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F4AFD2" w14:textId="3E430CEF" w:rsidR="00B157B5" w:rsidRDefault="00B157B5" w:rsidP="005C6318">
      <w:pPr>
        <w:jc w:val="both"/>
        <w:outlineLvl w:val="0"/>
        <w:rPr>
          <w:b/>
        </w:rPr>
      </w:pPr>
      <w:r w:rsidRPr="00954199">
        <w:rPr>
          <w:b/>
        </w:rPr>
        <w:t xml:space="preserve">Risk compensation and STI incidence in </w:t>
      </w:r>
      <w:r w:rsidR="004D5640" w:rsidRPr="00954199">
        <w:rPr>
          <w:b/>
        </w:rPr>
        <w:t>PrEP</w:t>
      </w:r>
      <w:r w:rsidRPr="00954199">
        <w:rPr>
          <w:b/>
        </w:rPr>
        <w:t xml:space="preserve"> programmes: </w:t>
      </w:r>
      <w:r w:rsidR="0026637C" w:rsidRPr="00954199">
        <w:rPr>
          <w:b/>
        </w:rPr>
        <w:t>Latest evidence</w:t>
      </w:r>
      <w:r w:rsidR="004D5640" w:rsidRPr="00954199">
        <w:rPr>
          <w:b/>
        </w:rPr>
        <w:t xml:space="preserve"> and research gaps</w:t>
      </w:r>
    </w:p>
    <w:p w14:paraId="2D541580" w14:textId="17C969A8" w:rsidR="0014585D" w:rsidRDefault="0014585D" w:rsidP="005C6318">
      <w:pPr>
        <w:jc w:val="both"/>
        <w:outlineLvl w:val="0"/>
      </w:pPr>
      <w:r>
        <w:t xml:space="preserve">Matthew Quaife, Louis MacGregor, Jason J Ong, Mitzy Gafos, Sergio Torres-Rueda, Hannah Grant, </w:t>
      </w:r>
      <w:r w:rsidR="00A06B35">
        <w:t xml:space="preserve">Fern Terris-Prestholt, </w:t>
      </w:r>
      <w:r>
        <w:t>Peter Vickerman</w:t>
      </w:r>
    </w:p>
    <w:p w14:paraId="26AB862F" w14:textId="69EAFFD7" w:rsidR="0014585D" w:rsidRDefault="0021688C" w:rsidP="005C6318">
      <w:pPr>
        <w:jc w:val="both"/>
        <w:outlineLvl w:val="0"/>
        <w:rPr>
          <w:bCs/>
        </w:rPr>
      </w:pPr>
      <w:r w:rsidRPr="0076292C">
        <w:rPr>
          <w:bCs/>
        </w:rPr>
        <w:t xml:space="preserve">Department of </w:t>
      </w:r>
      <w:r>
        <w:rPr>
          <w:bCs/>
        </w:rPr>
        <w:t>Global Health and Development, London School of Hygiene and Tropical Medicine, London, UK (Matthew Quaife PhD, Mitzy Gafos PhD, Sergio Torres-Rueda MSc, Hannah Grant M</w:t>
      </w:r>
      <w:r w:rsidR="00A06B35">
        <w:rPr>
          <w:bCs/>
        </w:rPr>
        <w:t>Phil, Fern Terris-Prestholt PhD</w:t>
      </w:r>
      <w:r>
        <w:rPr>
          <w:bCs/>
        </w:rPr>
        <w:t xml:space="preserve">). </w:t>
      </w:r>
    </w:p>
    <w:p w14:paraId="1266514B" w14:textId="6123694E" w:rsidR="0021688C" w:rsidRDefault="0021688C" w:rsidP="0021688C">
      <w:pPr>
        <w:jc w:val="both"/>
        <w:outlineLvl w:val="0"/>
        <w:rPr>
          <w:bCs/>
        </w:rPr>
      </w:pPr>
      <w:r w:rsidRPr="0021688C">
        <w:rPr>
          <w:bCs/>
        </w:rPr>
        <w:t>Population Health Sciences, University of Bristol, Bristol, UK</w:t>
      </w:r>
      <w:r>
        <w:rPr>
          <w:bCs/>
        </w:rPr>
        <w:t xml:space="preserve"> (Louis MacGregor </w:t>
      </w:r>
      <w:r w:rsidR="002B7885">
        <w:rPr>
          <w:bCs/>
        </w:rPr>
        <w:t>PhD</w:t>
      </w:r>
      <w:r>
        <w:rPr>
          <w:bCs/>
        </w:rPr>
        <w:t>, Prof Peter Vickerman DPhil)</w:t>
      </w:r>
    </w:p>
    <w:p w14:paraId="38393EB2" w14:textId="37F3FC6E" w:rsidR="0021688C" w:rsidRDefault="0021688C" w:rsidP="0021688C">
      <w:pPr>
        <w:jc w:val="both"/>
        <w:outlineLvl w:val="0"/>
        <w:rPr>
          <w:bCs/>
        </w:rPr>
      </w:pPr>
      <w:r w:rsidRPr="0021688C">
        <w:rPr>
          <w:bCs/>
        </w:rPr>
        <w:t>Faculty of Infectious and Tropical Diseases, London School of Hygiene and Tropical Medicine, London, UK</w:t>
      </w:r>
      <w:r>
        <w:rPr>
          <w:bCs/>
        </w:rPr>
        <w:t xml:space="preserve"> (Jason Ong PhD)</w:t>
      </w:r>
    </w:p>
    <w:p w14:paraId="144A1DF9" w14:textId="429097F6" w:rsidR="0021688C" w:rsidRDefault="0021688C" w:rsidP="0021688C">
      <w:pPr>
        <w:jc w:val="both"/>
        <w:outlineLvl w:val="0"/>
        <w:rPr>
          <w:bCs/>
        </w:rPr>
      </w:pPr>
      <w:r w:rsidRPr="0021688C">
        <w:rPr>
          <w:bCs/>
        </w:rPr>
        <w:t>Central Clinical School, Monash University, Melbourne, Australia</w:t>
      </w:r>
      <w:r>
        <w:rPr>
          <w:bCs/>
        </w:rPr>
        <w:t xml:space="preserve"> (Jason Ong PhD)</w:t>
      </w:r>
    </w:p>
    <w:p w14:paraId="40229C9F" w14:textId="08D2311E" w:rsidR="0021688C" w:rsidRDefault="0021688C" w:rsidP="0021688C">
      <w:pPr>
        <w:jc w:val="both"/>
        <w:outlineLvl w:val="0"/>
        <w:rPr>
          <w:bCs/>
        </w:rPr>
      </w:pPr>
      <w:r>
        <w:rPr>
          <w:bCs/>
        </w:rPr>
        <w:t xml:space="preserve">Corresponding author: Matthew Quaife. </w:t>
      </w:r>
      <w:hyperlink r:id="rId8" w:history="1">
        <w:r w:rsidRPr="00006284">
          <w:rPr>
            <w:rStyle w:val="Hyperlink"/>
            <w:bCs/>
          </w:rPr>
          <w:t>matthew.quaife@lshtm.ac.uk</w:t>
        </w:r>
      </w:hyperlink>
      <w:r>
        <w:rPr>
          <w:bCs/>
        </w:rPr>
        <w:t xml:space="preserve"> </w:t>
      </w:r>
    </w:p>
    <w:p w14:paraId="749BD12A" w14:textId="21EBDA70" w:rsidR="00433106" w:rsidRDefault="00E413CA" w:rsidP="009627CF">
      <w:pPr>
        <w:jc w:val="both"/>
      </w:pPr>
      <w:r>
        <w:t>P</w:t>
      </w:r>
      <w:r w:rsidR="0066296F">
        <w:t>re-expo</w:t>
      </w:r>
      <w:r w:rsidR="00954199">
        <w:t>sure prophylaxis</w:t>
      </w:r>
      <w:r w:rsidR="0066296F">
        <w:t xml:space="preserve"> </w:t>
      </w:r>
      <w:r w:rsidR="00954199">
        <w:t>(</w:t>
      </w:r>
      <w:r w:rsidR="0066296F">
        <w:t>PrEP</w:t>
      </w:r>
      <w:r w:rsidR="00954199">
        <w:t xml:space="preserve">) for HIV prevention is recommended </w:t>
      </w:r>
      <w:r w:rsidR="00212927">
        <w:t xml:space="preserve">by the </w:t>
      </w:r>
      <w:r>
        <w:t>WHO</w:t>
      </w:r>
      <w:r w:rsidR="00212927">
        <w:t xml:space="preserve"> as part of a comprehensive HIV prevention package </w:t>
      </w:r>
      <w:r w:rsidR="000E33E0">
        <w:t>for</w:t>
      </w:r>
      <w:r w:rsidR="00954199">
        <w:t xml:space="preserve"> those at </w:t>
      </w:r>
      <w:r w:rsidR="00954199" w:rsidRPr="00954199">
        <w:t>su</w:t>
      </w:r>
      <w:r w:rsidR="00954199">
        <w:t>bstantial risk of HIV infection</w:t>
      </w:r>
      <w:r w:rsidR="00954199">
        <w:fldChar w:fldCharType="begin"/>
      </w:r>
      <w:r w:rsidR="00954199">
        <w:instrText xml:space="preserve"> ADDIN EN.CITE &lt;EndNote&gt;&lt;Cite&gt;&lt;Author&gt;World Health Organisation&lt;/Author&gt;&lt;Year&gt;2015&lt;/Year&gt;&lt;RecNum&gt;727&lt;/RecNum&gt;&lt;DisplayText&gt;[1]&lt;/DisplayText&gt;&lt;record&gt;&lt;rec-number&gt;727&lt;/rec-number&gt;&lt;foreign-keys&gt;&lt;key app="EN" db-id="5v5ape9tap59zyevtvextt539a5fdzf5r2sv" timestamp="1470062162"&gt;727&lt;/key&gt;&lt;/foreign-keys&gt;&lt;ref-type name="Report"&gt;27&lt;/ref-type&gt;&lt;contributors&gt;&lt;authors&gt;&lt;author&gt;World Health Organisation,&lt;/author&gt;&lt;/authors&gt;&lt;/contributors&gt;&lt;titles&gt;&lt;title&gt;Guidelines on When to Start Anti-Retroviral Therapy and on Pre-Exposure Prophylaxis for HIV&lt;/title&gt;&lt;/titles&gt;&lt;dates&gt;&lt;year&gt;2015&lt;/year&gt;&lt;/dates&gt;&lt;urls&gt;&lt;/urls&gt;&lt;/record&gt;&lt;/Cite&gt;&lt;/EndNote&gt;</w:instrText>
      </w:r>
      <w:r w:rsidR="00954199">
        <w:fldChar w:fldCharType="separate"/>
      </w:r>
      <w:r w:rsidR="00954199">
        <w:rPr>
          <w:noProof/>
        </w:rPr>
        <w:t>[1]</w:t>
      </w:r>
      <w:r w:rsidR="00954199">
        <w:fldChar w:fldCharType="end"/>
      </w:r>
      <w:r w:rsidR="00954199">
        <w:t xml:space="preserve">. </w:t>
      </w:r>
      <w:r w:rsidR="00E40E91">
        <w:t xml:space="preserve">PrEP </w:t>
      </w:r>
      <w:r w:rsidR="000B3EE9">
        <w:t>is</w:t>
      </w:r>
      <w:r w:rsidR="00E40E91">
        <w:t xml:space="preserve"> effective at preventing</w:t>
      </w:r>
      <w:r w:rsidR="005C6318">
        <w:t xml:space="preserve"> </w:t>
      </w:r>
      <w:r w:rsidR="00E40E91">
        <w:t>HIV</w:t>
      </w:r>
      <w:r w:rsidR="005C6318">
        <w:t xml:space="preserve"> acquisition</w:t>
      </w:r>
      <w:r w:rsidR="00E52A20">
        <w:t>,</w:t>
      </w:r>
      <w:r w:rsidR="00C26F61">
        <w:t xml:space="preserve"> </w:t>
      </w:r>
      <w:r w:rsidR="007A5160">
        <w:t>demonstrated</w:t>
      </w:r>
      <w:r w:rsidR="00E40E91">
        <w:t xml:space="preserve"> </w:t>
      </w:r>
      <w:r w:rsidR="000B3EE9">
        <w:t xml:space="preserve">by high efficacy in </w:t>
      </w:r>
      <w:r w:rsidR="00E40E91">
        <w:t>p</w:t>
      </w:r>
      <w:r w:rsidR="004A63A5">
        <w:t>lacebo-c</w:t>
      </w:r>
      <w:r w:rsidR="00954199">
        <w:t xml:space="preserve">ontrolled trials </w:t>
      </w:r>
      <w:r w:rsidR="000E33E0">
        <w:t>and demonstration projects</w:t>
      </w:r>
      <w:r w:rsidR="003436E0">
        <w:t>, and i</w:t>
      </w:r>
      <w:r w:rsidR="00852016">
        <w:t>ncrease</w:t>
      </w:r>
      <w:r w:rsidR="005C6318">
        <w:t>d</w:t>
      </w:r>
      <w:r w:rsidR="00852016">
        <w:t xml:space="preserve"> PrEP coverage </w:t>
      </w:r>
      <w:r w:rsidR="00ED066F">
        <w:t>is</w:t>
      </w:r>
      <w:r w:rsidR="00852016">
        <w:t xml:space="preserve"> associated </w:t>
      </w:r>
      <w:r w:rsidR="00E40E91">
        <w:t>with</w:t>
      </w:r>
      <w:r w:rsidR="004A63A5">
        <w:t xml:space="preserve"> substantial decreases in population-level HIV incidence</w:t>
      </w:r>
      <w:r w:rsidR="000B3EE9">
        <w:t xml:space="preserve"> </w:t>
      </w:r>
      <w:r w:rsidR="00E40E91">
        <w:t xml:space="preserve">among men who have sex with men </w:t>
      </w:r>
      <w:r w:rsidR="001C2B82">
        <w:t>(MSM) in high-income settings</w:t>
      </w:r>
      <w:r w:rsidR="000B3EE9">
        <w:fldChar w:fldCharType="begin">
          <w:fldData xml:space="preserve">PEVuZE5vdGU+PENpdGU+PEF1dGhvcj5HcnVsaWNoPC9BdXRob3I+PFllYXI+MjAxODwvWWVhcj48
UmVjTnVtPjE1MzM8L1JlY051bT48RGlzcGxheVRleHQ+WzItNF08L0Rpc3BsYXlUZXh0PjxyZWNv
cmQ+PHJlYy1udW1iZXI+MTUzMzwvcmVjLW51bWJlcj48Zm9yZWlnbi1rZXlzPjxrZXkgYXBwPSJF
TiIgZGItaWQ9IjV2NWFwZTl0YXA1OXp5ZXZ0dmV4dHQ1MzlhNWZkemY1cjJzdiIgdGltZXN0YW1w
PSIxNTM1NjM5ODgwIj4xNTMzPC9rZXk+PC9mb3JlaWduLWtleXM+PHJlZi10eXBlIG5hbWU9IkNv
bmZlcmVuY2UgUHJvY2VlZGluZ3MiPjEwPC9yZWYtdHlwZT48Y29udHJpYnV0b3JzPjxhdXRob3Jz
PjxhdXRob3I+R3J1bGljaCwgQTwvYXV0aG9yPjxhdXRob3I+R3V5LCBSSjwvYXV0aG9yPjxhdXRo
b3I+QW1pbiwgSjwvYXV0aG9yPjxhdXRob3I+U2NobWlkdCwgSE08L2F1dGhvcj48YXV0aG9yPlNl
bHZleSwgQzwvYXV0aG9yPjxhdXRob3I+SG9sZGVuLCBKPC9hdXRob3I+PC9hdXRob3JzPjwvY29u
dHJpYnV0b3JzPjx0aXRsZXM+PHRpdGxlPlJhcGlkIHJlZHVjdGlvbiBpbiBISVYgZGlhZ25vc2Vz
IGFmdGVyIHRhcmdldGVkIFByRVAgaW1wbGVtZW50YXRpb24gaW4gTlNXLCBBdXN0cmFsaWE8L3Rp
dGxlPjxzZWNvbmRhcnktdGl0bGU+SU46IEFic3RyYWN0cyBvZiB0aGUgMjV0aCBDb25mZXJlbmNl
IG9uIFJldHJvdmlydXNlcyBhbmQgT3Bwb3J0dW5pc3RpYyBJbmZlY3Rpb25zIChDUk9JKTwvc2Vj
b25kYXJ5LXRpdGxlPjwvdGl0bGVzPjxkYXRlcz48eWVhcj4yMDE4PC95ZWFyPjwvZGF0ZXM+PHVy
bHM+PC91cmxzPjwvcmVjb3JkPjwvQ2l0ZT48Q2l0ZT48QXV0aG9yPkZvbm5lcjwvQXV0aG9yPjxZ
ZWFyPjIwMTY8L1llYXI+PFJlY051bT43MjE8L1JlY051bT48cmVjb3JkPjxyZWMtbnVtYmVyPjcy
MTwvcmVjLW51bWJlcj48Zm9yZWlnbi1rZXlzPjxrZXkgYXBwPSJFTiIgZGItaWQ9IjV2NWFwZTl0
YXA1OXp5ZXZ0dmV4dHQ1MzlhNWZkemY1cjJzdiIgdGltZXN0YW1wPSIxNDY4NDkxNDczIj43MjE8
L2tleT48L2ZvcmVpZ24ta2V5cz48cmVmLXR5cGUgbmFtZT0iSm91cm5hbCBBcnRpY2xlIj4xNzwv
cmVmLXR5cGU+PGNvbnRyaWJ1dG9ycz48YXV0aG9ycz48YXV0aG9yPkZvbm5lciwgVi4gQS48L2F1
dGhvcj48YXV0aG9yPkRhbGdsaXNoLCBTLiBMLjwvYXV0aG9yPjxhdXRob3I+S2VubmVkeSwgQy4g
RS48L2F1dGhvcj48YXV0aG9yPkJhZ2dhbGV5LCBSLjwvYXV0aG9yPjxhdXRob3I+TyZhcG9zO1Jl
aWxseSBLLCBSLjwvYXV0aG9yPjxhdXRob3I+S29lY2hsaW4sIEYuIE0uPC9hdXRob3I+PGF1dGhv
cj5Sb2RvbHBoLCBNLjwvYXV0aG9yPjxhdXRob3I+SG9kZ2VzLU1hbWVsZXR6aXMsIEkuPC9hdXRo
b3I+PGF1dGhvcj5HcmFudCwgUi4gTS48L2F1dGhvcj48L2F1dGhvcnM+PC9jb250cmlidXRvcnM+
PGF1dGgtYWRkcmVzcz5hSm9obnMgSG9wa2lucyBCbG9vbWJlcmcgU2Nob29sIG9mIFB1YmxpYyBI
ZWFsdGgsIDYxNSBOLiBXb2xmZSBTdHJlZXQsIEJhbHRpbW9yZSwgTUQgMjEyMDUgYkhJViBEZXBh
cnRtZW50LCBXb3JsZCBIZWFsdGggT3JnYW5pemF0aW9uLCBBdmVudWUgQXBwaWEgMjAsIDEyMTEs
IEdlbmV2YSAyNywgU3dpdHplcmxhbmQgY01lZGljYWwgVW5pdmVyc2l0eSBvZiBTb3V0aCBDYXJv
bGluYSwgMTc2IENyb2doYW4gU3B1ciBSZCBTdWl0ZSAxMDQsIENoYXJsZXN0b24gU0MgMjk0MDcg
ZEhJViBEZXBhcnRtZW50LCBXb3JsZCBIZWFsdGggT3JnYW5pemF0aW9uLCBBdmVudWUgQXBwaWEg
MjAsIDEyMTEsIEdlbmV2YSAyNywgU3dpdHplcmxhbmQ7IEdsYWRzdG9uZSBJbnN0aXR1dGVzIGFu
ZCB0aGUgVW5pdmVyc2l0eSBvZiBDYWxpZm9ybmlhLCBTYW4gRnJhbmNpc2NvLCAxNjUwIE93ZW5z
IFN0cmVldCwgU2FuIEZyYW5jaXNjbywgQ0EsIFVTQSA5NDE1ODsgU2FuIEZyYW5jaXNjbyBBSURT
IEZvdW5kYXRpb24sIDEwMzUgTWFya2V0IFN0cmVldCwgU2FuIEZyYW5jaXNjbywgQ0EsIFVTQSA5
NDEwMy48L2F1dGgtYWRkcmVzcz48dGl0bGVzPjx0aXRsZT5FZmZlY3RpdmVuZXNzIGFuZCBzYWZl
dHkgb2Ygb3JhbCBISVYgcHJlLWV4cG9zdXJlIHByb3BoeWxheGlzIChQckVQKSBmb3IgYWxsIHBv
cHVsYXRpb25zOiBBIHN5c3RlbWF0aWMgcmV2aWV3IGFuZCBtZXRhLWFuYWx5c2lzPC90aXRsZT48
c2Vjb25kYXJ5LXRpdGxlPkFpZHM8L3NlY29uZGFyeS10aXRsZT48YWx0LXRpdGxlPkFJRFMgKExv
bmRvbiwgRW5nbGFuZCk8L2FsdC10aXRsZT48L3RpdGxlcz48cGVyaW9kaWNhbD48ZnVsbC10aXRs
ZT5BSURTPC9mdWxsLXRpdGxlPjwvcGVyaW9kaWNhbD48YWx0LXBlcmlvZGljYWw+PGZ1bGwtdGl0
bGU+QUlEUzwvZnVsbC10aXRsZT48YWJici0xPkFJRFMgKExvbmRvbiwgRW5nbGFuZCk8L2FiYnIt
MT48L2FsdC1wZXJpb2RpY2FsPjxwYWdlcz4xOTczLTgzPC9wYWdlcz48dm9sdW1lPjMwPC92b2x1
bWU+PG51bWJlcj4xMjwvbnVtYmVyPjxlZGl0aW9uPjIwMTYvMDUvMDY8L2VkaXRpb24+PGRhdGVz
Pjx5ZWFyPjIwMTY8L3llYXI+PHB1Yi1kYXRlcz48ZGF0ZT5NYXkgNTwvZGF0ZT48L3B1Yi1kYXRl
cz48L2RhdGVzPjxpc2JuPjAyNjktOTM3MDwvaXNibj48YWNjZXNzaW9uLW51bT4yNzE0OTA5MDwv
YWNjZXNzaW9uLW51bT48dXJscz48L3VybHM+PGVsZWN0cm9uaWMtcmVzb3VyY2UtbnVtPjEwLjEw
OTcvcWFkLjAwMDAwMDAwMDAwMDExNDU8L2VsZWN0cm9uaWMtcmVzb3VyY2UtbnVtPjxyZW1vdGUt
ZGF0YWJhc2UtcHJvdmlkZXI+TmxtPC9yZW1vdGUtZGF0YWJhc2UtcHJvdmlkZXI+PGxhbmd1YWdl
PkVuZzwvbGFuZ3VhZ2U+PC9yZWNvcmQ+PC9DaXRlPjxDaXRlPjxBdXRob3I+Tndva29sbzwvQXV0
aG9yPjxZZWFyPjIwMTc8L1llYXI+PFJlY051bT4xNTMyPC9SZWNOdW0+PHJlY29yZD48cmVjLW51
bWJlcj4xNTMyPC9yZWMtbnVtYmVyPjxmb3JlaWduLWtleXM+PGtleSBhcHA9IkVOIiBkYi1pZD0i
NXY1YXBlOXRhcDU5enlldnR2ZXh0dDUzOWE1ZmR6ZjVyMnN2IiB0aW1lc3RhbXA9IjE1MzU2Mzk2
MzciPjE1MzI8L2tleT48L2ZvcmVpZ24ta2V5cz48cmVmLXR5cGUgbmFtZT0iSm91cm5hbCBBcnRp
Y2xlIj4xNzwvcmVmLXR5cGU+PGNvbnRyaWJ1dG9ycz48YXV0aG9ycz48YXV0aG9yPk53b2tvbG8s
IE5uZWthPC9hdXRob3I+PGF1dGhvcj5IaWxsLCBBbmRyZXc8L2F1dGhvcj48YXV0aG9yPk1jT3dh
biwgQWxhbjwvYXV0aG9yPjxhdXRob3I+UG96bmlhaywgQW50b248L2F1dGhvcj48L2F1dGhvcnM+
PC9jb250cmlidXRvcnM+PHRpdGxlcz48dGl0bGU+UmFwaWRseSBkZWNsaW5pbmcgSElWIGluZmVj
dGlvbiBpbiBNU00gaW4gY2VudHJhbCBMb25kb248L3RpdGxlPjxzZWNvbmRhcnktdGl0bGU+VGhl
IExhbmNldCBISVY8L3NlY29uZGFyeS10aXRsZT48L3RpdGxlcz48cGVyaW9kaWNhbD48ZnVsbC10
aXRsZT5UaGUgTGFuY2V0IEhJVjwvZnVsbC10aXRsZT48L3BlcmlvZGljYWw+PHBhZ2VzPmU0ODIt
ZTQ4MzwvcGFnZXM+PHZvbHVtZT40PC92b2x1bWU+PG51bWJlcj4xMTwvbnVtYmVyPjxkYXRlcz48
eWVhcj4yMDE3PC95ZWFyPjwvZGF0ZXM+PGlzYm4+MjM1Mi0zMDE4PC9pc2JuPjx1cmxzPjwvdXJs
cz48L3JlY29yZD48L0NpdGU+PC9FbmROb3RlPgB=
</w:fldData>
        </w:fldChar>
      </w:r>
      <w:r w:rsidR="003436E0">
        <w:instrText xml:space="preserve"> ADDIN EN.CITE </w:instrText>
      </w:r>
      <w:r w:rsidR="003436E0">
        <w:fldChar w:fldCharType="begin">
          <w:fldData xml:space="preserve">PEVuZE5vdGU+PENpdGU+PEF1dGhvcj5HcnVsaWNoPC9BdXRob3I+PFllYXI+MjAxODwvWWVhcj48
UmVjTnVtPjE1MzM8L1JlY051bT48RGlzcGxheVRleHQ+WzItNF08L0Rpc3BsYXlUZXh0PjxyZWNv
cmQ+PHJlYy1udW1iZXI+MTUzMzwvcmVjLW51bWJlcj48Zm9yZWlnbi1rZXlzPjxrZXkgYXBwPSJF
TiIgZGItaWQ9IjV2NWFwZTl0YXA1OXp5ZXZ0dmV4dHQ1MzlhNWZkemY1cjJzdiIgdGltZXN0YW1w
PSIxNTM1NjM5ODgwIj4xNTMzPC9rZXk+PC9mb3JlaWduLWtleXM+PHJlZi10eXBlIG5hbWU9IkNv
bmZlcmVuY2UgUHJvY2VlZGluZ3MiPjEwPC9yZWYtdHlwZT48Y29udHJpYnV0b3JzPjxhdXRob3Jz
PjxhdXRob3I+R3J1bGljaCwgQTwvYXV0aG9yPjxhdXRob3I+R3V5LCBSSjwvYXV0aG9yPjxhdXRo
b3I+QW1pbiwgSjwvYXV0aG9yPjxhdXRob3I+U2NobWlkdCwgSE08L2F1dGhvcj48YXV0aG9yPlNl
bHZleSwgQzwvYXV0aG9yPjxhdXRob3I+SG9sZGVuLCBKPC9hdXRob3I+PC9hdXRob3JzPjwvY29u
dHJpYnV0b3JzPjx0aXRsZXM+PHRpdGxlPlJhcGlkIHJlZHVjdGlvbiBpbiBISVYgZGlhZ25vc2Vz
IGFmdGVyIHRhcmdldGVkIFByRVAgaW1wbGVtZW50YXRpb24gaW4gTlNXLCBBdXN0cmFsaWE8L3Rp
dGxlPjxzZWNvbmRhcnktdGl0bGU+SU46IEFic3RyYWN0cyBvZiB0aGUgMjV0aCBDb25mZXJlbmNl
IG9uIFJldHJvdmlydXNlcyBhbmQgT3Bwb3J0dW5pc3RpYyBJbmZlY3Rpb25zIChDUk9JKTwvc2Vj
b25kYXJ5LXRpdGxlPjwvdGl0bGVzPjxkYXRlcz48eWVhcj4yMDE4PC95ZWFyPjwvZGF0ZXM+PHVy
bHM+PC91cmxzPjwvcmVjb3JkPjwvQ2l0ZT48Q2l0ZT48QXV0aG9yPkZvbm5lcjwvQXV0aG9yPjxZ
ZWFyPjIwMTY8L1llYXI+PFJlY051bT43MjE8L1JlY051bT48cmVjb3JkPjxyZWMtbnVtYmVyPjcy
MTwvcmVjLW51bWJlcj48Zm9yZWlnbi1rZXlzPjxrZXkgYXBwPSJFTiIgZGItaWQ9IjV2NWFwZTl0
YXA1OXp5ZXZ0dmV4dHQ1MzlhNWZkemY1cjJzdiIgdGltZXN0YW1wPSIxNDY4NDkxNDczIj43MjE8
L2tleT48L2ZvcmVpZ24ta2V5cz48cmVmLXR5cGUgbmFtZT0iSm91cm5hbCBBcnRpY2xlIj4xNzwv
cmVmLXR5cGU+PGNvbnRyaWJ1dG9ycz48YXV0aG9ycz48YXV0aG9yPkZvbm5lciwgVi4gQS48L2F1
dGhvcj48YXV0aG9yPkRhbGdsaXNoLCBTLiBMLjwvYXV0aG9yPjxhdXRob3I+S2VubmVkeSwgQy4g
RS48L2F1dGhvcj48YXV0aG9yPkJhZ2dhbGV5LCBSLjwvYXV0aG9yPjxhdXRob3I+TyZhcG9zO1Jl
aWxseSBLLCBSLjwvYXV0aG9yPjxhdXRob3I+S29lY2hsaW4sIEYuIE0uPC9hdXRob3I+PGF1dGhv
cj5Sb2RvbHBoLCBNLjwvYXV0aG9yPjxhdXRob3I+SG9kZ2VzLU1hbWVsZXR6aXMsIEkuPC9hdXRo
b3I+PGF1dGhvcj5HcmFudCwgUi4gTS48L2F1dGhvcj48L2F1dGhvcnM+PC9jb250cmlidXRvcnM+
PGF1dGgtYWRkcmVzcz5hSm9obnMgSG9wa2lucyBCbG9vbWJlcmcgU2Nob29sIG9mIFB1YmxpYyBI
ZWFsdGgsIDYxNSBOLiBXb2xmZSBTdHJlZXQsIEJhbHRpbW9yZSwgTUQgMjEyMDUgYkhJViBEZXBh
cnRtZW50LCBXb3JsZCBIZWFsdGggT3JnYW5pemF0aW9uLCBBdmVudWUgQXBwaWEgMjAsIDEyMTEs
IEdlbmV2YSAyNywgU3dpdHplcmxhbmQgY01lZGljYWwgVW5pdmVyc2l0eSBvZiBTb3V0aCBDYXJv
bGluYSwgMTc2IENyb2doYW4gU3B1ciBSZCBTdWl0ZSAxMDQsIENoYXJsZXN0b24gU0MgMjk0MDcg
ZEhJViBEZXBhcnRtZW50LCBXb3JsZCBIZWFsdGggT3JnYW5pemF0aW9uLCBBdmVudWUgQXBwaWEg
MjAsIDEyMTEsIEdlbmV2YSAyNywgU3dpdHplcmxhbmQ7IEdsYWRzdG9uZSBJbnN0aXR1dGVzIGFu
ZCB0aGUgVW5pdmVyc2l0eSBvZiBDYWxpZm9ybmlhLCBTYW4gRnJhbmNpc2NvLCAxNjUwIE93ZW5z
IFN0cmVldCwgU2FuIEZyYW5jaXNjbywgQ0EsIFVTQSA5NDE1ODsgU2FuIEZyYW5jaXNjbyBBSURT
IEZvdW5kYXRpb24sIDEwMzUgTWFya2V0IFN0cmVldCwgU2FuIEZyYW5jaXNjbywgQ0EsIFVTQSA5
NDEwMy48L2F1dGgtYWRkcmVzcz48dGl0bGVzPjx0aXRsZT5FZmZlY3RpdmVuZXNzIGFuZCBzYWZl
dHkgb2Ygb3JhbCBISVYgcHJlLWV4cG9zdXJlIHByb3BoeWxheGlzIChQckVQKSBmb3IgYWxsIHBv
cHVsYXRpb25zOiBBIHN5c3RlbWF0aWMgcmV2aWV3IGFuZCBtZXRhLWFuYWx5c2lzPC90aXRsZT48
c2Vjb25kYXJ5LXRpdGxlPkFpZHM8L3NlY29uZGFyeS10aXRsZT48YWx0LXRpdGxlPkFJRFMgKExv
bmRvbiwgRW5nbGFuZCk8L2FsdC10aXRsZT48L3RpdGxlcz48cGVyaW9kaWNhbD48ZnVsbC10aXRs
ZT5BSURTPC9mdWxsLXRpdGxlPjwvcGVyaW9kaWNhbD48YWx0LXBlcmlvZGljYWw+PGZ1bGwtdGl0
bGU+QUlEUzwvZnVsbC10aXRsZT48YWJici0xPkFJRFMgKExvbmRvbiwgRW5nbGFuZCk8L2FiYnIt
MT48L2FsdC1wZXJpb2RpY2FsPjxwYWdlcz4xOTczLTgzPC9wYWdlcz48dm9sdW1lPjMwPC92b2x1
bWU+PG51bWJlcj4xMjwvbnVtYmVyPjxlZGl0aW9uPjIwMTYvMDUvMDY8L2VkaXRpb24+PGRhdGVz
Pjx5ZWFyPjIwMTY8L3llYXI+PHB1Yi1kYXRlcz48ZGF0ZT5NYXkgNTwvZGF0ZT48L3B1Yi1kYXRl
cz48L2RhdGVzPjxpc2JuPjAyNjktOTM3MDwvaXNibj48YWNjZXNzaW9uLW51bT4yNzE0OTA5MDwv
YWNjZXNzaW9uLW51bT48dXJscz48L3VybHM+PGVsZWN0cm9uaWMtcmVzb3VyY2UtbnVtPjEwLjEw
OTcvcWFkLjAwMDAwMDAwMDAwMDExNDU8L2VsZWN0cm9uaWMtcmVzb3VyY2UtbnVtPjxyZW1vdGUt
ZGF0YWJhc2UtcHJvdmlkZXI+TmxtPC9yZW1vdGUtZGF0YWJhc2UtcHJvdmlkZXI+PGxhbmd1YWdl
PkVuZzwvbGFuZ3VhZ2U+PC9yZWNvcmQ+PC9DaXRlPjxDaXRlPjxBdXRob3I+Tndva29sbzwvQXV0
aG9yPjxZZWFyPjIwMTc8L1llYXI+PFJlY051bT4xNTMyPC9SZWNOdW0+PHJlY29yZD48cmVjLW51
bWJlcj4xNTMyPC9yZWMtbnVtYmVyPjxmb3JlaWduLWtleXM+PGtleSBhcHA9IkVOIiBkYi1pZD0i
NXY1YXBlOXRhcDU5enlldnR2ZXh0dDUzOWE1ZmR6ZjVyMnN2IiB0aW1lc3RhbXA9IjE1MzU2Mzk2
MzciPjE1MzI8L2tleT48L2ZvcmVpZ24ta2V5cz48cmVmLXR5cGUgbmFtZT0iSm91cm5hbCBBcnRp
Y2xlIj4xNzwvcmVmLXR5cGU+PGNvbnRyaWJ1dG9ycz48YXV0aG9ycz48YXV0aG9yPk53b2tvbG8s
IE5uZWthPC9hdXRob3I+PGF1dGhvcj5IaWxsLCBBbmRyZXc8L2F1dGhvcj48YXV0aG9yPk1jT3dh
biwgQWxhbjwvYXV0aG9yPjxhdXRob3I+UG96bmlhaywgQW50b248L2F1dGhvcj48L2F1dGhvcnM+
PC9jb250cmlidXRvcnM+PHRpdGxlcz48dGl0bGU+UmFwaWRseSBkZWNsaW5pbmcgSElWIGluZmVj
dGlvbiBpbiBNU00gaW4gY2VudHJhbCBMb25kb248L3RpdGxlPjxzZWNvbmRhcnktdGl0bGU+VGhl
IExhbmNldCBISVY8L3NlY29uZGFyeS10aXRsZT48L3RpdGxlcz48cGVyaW9kaWNhbD48ZnVsbC10
aXRsZT5UaGUgTGFuY2V0IEhJVjwvZnVsbC10aXRsZT48L3BlcmlvZGljYWw+PHBhZ2VzPmU0ODIt
ZTQ4MzwvcGFnZXM+PHZvbHVtZT40PC92b2x1bWU+PG51bWJlcj4xMTwvbnVtYmVyPjxkYXRlcz48
eWVhcj4yMDE3PC95ZWFyPjwvZGF0ZXM+PGlzYm4+MjM1Mi0zMDE4PC9pc2JuPjx1cmxzPjwvdXJs
cz48L3JlY29yZD48L0NpdGU+PC9FbmROb3RlPgB=
</w:fldData>
        </w:fldChar>
      </w:r>
      <w:r w:rsidR="003436E0">
        <w:instrText xml:space="preserve"> ADDIN EN.CITE.DATA </w:instrText>
      </w:r>
      <w:r w:rsidR="003436E0">
        <w:fldChar w:fldCharType="end"/>
      </w:r>
      <w:r w:rsidR="000B3EE9">
        <w:fldChar w:fldCharType="separate"/>
      </w:r>
      <w:r w:rsidR="003436E0">
        <w:rPr>
          <w:noProof/>
        </w:rPr>
        <w:t>[2-4]</w:t>
      </w:r>
      <w:r w:rsidR="000B3EE9">
        <w:fldChar w:fldCharType="end"/>
      </w:r>
      <w:r w:rsidR="003436E0">
        <w:t>.</w:t>
      </w:r>
      <w:r w:rsidR="00797DF2" w:rsidRPr="00797DF2">
        <w:t xml:space="preserve"> </w:t>
      </w:r>
      <w:r w:rsidR="00163915" w:rsidRPr="00163915">
        <w:t>Although PrEP is effective in preventing HIV infection, reduced condom use or other increases in sexual risk taking risk may increase STI transmission, especially in populations with low PrEP adherence, an increase in STIs may play an important role in affecting HIV transmission dynamics</w:t>
      </w:r>
      <w:r w:rsidR="00163915">
        <w:t>.</w:t>
      </w:r>
    </w:p>
    <w:p w14:paraId="20BC5517" w14:textId="384D3851" w:rsidR="004B34A8" w:rsidRPr="0076292C" w:rsidRDefault="00E40E91" w:rsidP="00163915">
      <w:pPr>
        <w:rPr>
          <w:color w:val="000000"/>
          <w:shd w:val="clear" w:color="auto" w:fill="FFFFFF"/>
        </w:rPr>
      </w:pPr>
      <w:r>
        <w:t>Before PrEP was widely available, some urged caution</w:t>
      </w:r>
      <w:r w:rsidR="00852016">
        <w:t xml:space="preserve"> in recommending </w:t>
      </w:r>
      <w:r w:rsidR="000B3EE9">
        <w:t xml:space="preserve">it because of </w:t>
      </w:r>
      <w:r>
        <w:t xml:space="preserve">the potential for </w:t>
      </w:r>
      <w:r>
        <w:rPr>
          <w:i/>
        </w:rPr>
        <w:t>risk compensation</w:t>
      </w:r>
      <w:r w:rsidR="00DD6570">
        <w:t xml:space="preserve">. As </w:t>
      </w:r>
      <w:r w:rsidR="00852016">
        <w:t>cyclists ride</w:t>
      </w:r>
      <w:r w:rsidR="00DD6570">
        <w:t xml:space="preserve"> faster when made to wear </w:t>
      </w:r>
      <w:r w:rsidR="00852016">
        <w:t>helmet</w:t>
      </w:r>
      <w:r w:rsidR="00E52A20">
        <w:t>s</w:t>
      </w:r>
      <w:r w:rsidR="00852016">
        <w:fldChar w:fldCharType="begin"/>
      </w:r>
      <w:r w:rsidR="003436E0">
        <w:instrText xml:space="preserve"> ADDIN EN.CITE &lt;EndNote&gt;&lt;Cite&gt;&lt;Author&gt;Phillips&lt;/Author&gt;&lt;Year&gt;2011&lt;/Year&gt;&lt;RecNum&gt;1502&lt;/RecNum&gt;&lt;DisplayText&gt;[5]&lt;/DisplayText&gt;&lt;record&gt;&lt;rec-number&gt;1502&lt;/rec-number&gt;&lt;foreign-keys&gt;&lt;key app="EN" db-id="5v5ape9tap59zyevtvextt539a5fdzf5r2sv" timestamp="1533646128"&gt;1502&lt;/key&gt;&lt;/foreign-keys&gt;&lt;ref-type name="Journal Article"&gt;17&lt;/ref-type&gt;&lt;contributors&gt;&lt;authors&gt;&lt;author&gt;Phillips, Ross Owen&lt;/author&gt;&lt;author&gt;Fyhri, Aslak&lt;/author&gt;&lt;author&gt;Sagberg, Fridulv&lt;/author&gt;&lt;/authors&gt;&lt;/contributors&gt;&lt;titles&gt;&lt;title&gt;Risk Compensation and Bicycle Helmets&lt;/title&gt;&lt;secondary-title&gt;Risk Analysis&lt;/secondary-title&gt;&lt;/titles&gt;&lt;periodical&gt;&lt;full-title&gt;Risk Analysis&lt;/full-title&gt;&lt;/periodical&gt;&lt;pages&gt;1187-1195&lt;/pages&gt;&lt;volume&gt;31&lt;/volume&gt;&lt;number&gt;8&lt;/number&gt;&lt;dates&gt;&lt;year&gt;2011&lt;/year&gt;&lt;/dates&gt;&lt;urls&gt;&lt;related-urls&gt;&lt;url&gt;https://onlinelibrary.wiley.com/doi/abs/10.1111/j.1539-6924.2011.01589.x&lt;/url&gt;&lt;/related-urls&gt;&lt;/urls&gt;&lt;electronic-resource-num&gt;doi:10.1111/j.1539-6924.2011.01589.x&lt;/electronic-resource-num&gt;&lt;/record&gt;&lt;/Cite&gt;&lt;/EndNote&gt;</w:instrText>
      </w:r>
      <w:r w:rsidR="00852016">
        <w:fldChar w:fldCharType="separate"/>
      </w:r>
      <w:r w:rsidR="003436E0">
        <w:rPr>
          <w:noProof/>
        </w:rPr>
        <w:t>[5]</w:t>
      </w:r>
      <w:r w:rsidR="00852016">
        <w:fldChar w:fldCharType="end"/>
      </w:r>
      <w:r w:rsidR="00DD6570">
        <w:t>, so</w:t>
      </w:r>
      <w:r>
        <w:t xml:space="preserve"> </w:t>
      </w:r>
      <w:r w:rsidR="009627CF">
        <w:t xml:space="preserve">might </w:t>
      </w:r>
      <w:r>
        <w:t xml:space="preserve">PrEP users </w:t>
      </w:r>
      <w:r w:rsidR="00D14D5F">
        <w:t xml:space="preserve">increase </w:t>
      </w:r>
      <w:r w:rsidR="002A4277">
        <w:t>condom</w:t>
      </w:r>
      <w:r w:rsidR="00D14D5F">
        <w:t>less sex or</w:t>
      </w:r>
      <w:r w:rsidR="002A4277">
        <w:t xml:space="preserve"> sexual</w:t>
      </w:r>
      <w:r w:rsidR="00D14D5F">
        <w:t xml:space="preserve"> </w:t>
      </w:r>
      <w:r w:rsidR="002A4277">
        <w:t>partners</w:t>
      </w:r>
      <w:r w:rsidR="005765FA">
        <w:t>,</w:t>
      </w:r>
      <w:r w:rsidR="00D14D5F">
        <w:t xml:space="preserve"> increasing the risk of </w:t>
      </w:r>
      <w:r w:rsidR="00546E25">
        <w:t xml:space="preserve">other </w:t>
      </w:r>
      <w:r w:rsidR="00D14D5F">
        <w:t>sexually transmitted infections (STIs)</w:t>
      </w:r>
      <w:r w:rsidR="009627CF">
        <w:fldChar w:fldCharType="begin">
          <w:fldData xml:space="preserve">PEVuZE5vdGU+PENpdGU+PEF1dGhvcj5XaWxzb248L0F1dGhvcj48WWVhcj4yMDE0PC9ZZWFyPjxS
ZWNOdW0+MTIxMDwvUmVjTnVtPjxEaXNwbGF5VGV4dD5bNiwgN108L0Rpc3BsYXlUZXh0PjxyZWNv
cmQ+PHJlYy1udW1iZXI+MTIxMDwvcmVjLW51bWJlcj48Zm9yZWlnbi1rZXlzPjxrZXkgYXBwPSJF
TiIgZGItaWQ9IjV2NWFwZTl0YXA1OXp5ZXZ0dmV4dHQ1MzlhNWZkemY1cjJzdiIgdGltZXN0YW1w
PSIxNTAwNjQ1NDM4Ij4xMjEwPC9rZXk+PC9mb3JlaWduLWtleXM+PHJlZi10eXBlIG5hbWU9Ikpv
dXJuYWwgQXJ0aWNsZSI+MTc8L3JlZi10eXBlPjxjb250cmlidXRvcnM+PGF1dGhvcnM+PGF1dGhv
cj5XaWxzb24sIE5pY2hvbGFzIEw8L2F1dGhvcj48YXV0aG9yPlhpb25nLCBXZW50YW88L2F1dGhv
cj48YXV0aG9yPk1hdHRzb24sIENocmlzdGluZSBMPC9hdXRob3I+PC9hdXRob3JzPjwvY29udHJp
YnV0b3JzPjx0aXRsZXM+PHRpdGxlPklzIHNleCBsaWtlIGRyaXZpbmc/IEhJViBwcmV2ZW50aW9u
IGFuZCByaXNrIGNvbXBlbnNhdGlvbjwvdGl0bGU+PHNlY29uZGFyeS10aXRsZT5Kb3VybmFsIG9m
IGRldmVsb3BtZW50IGVjb25vbWljczwvc2Vjb25kYXJ5LXRpdGxlPjwvdGl0bGVzPjxwZXJpb2Rp
Y2FsPjxmdWxsLXRpdGxlPkpvdXJuYWwgb2YgRGV2ZWxvcG1lbnQgRWNvbm9taWNzPC9mdWxsLXRp
dGxlPjwvcGVyaW9kaWNhbD48cGFnZXM+NzgtOTE8L3BhZ2VzPjx2b2x1bWU+MTA2PC92b2x1bWU+
PGRhdGVzPjx5ZWFyPjIwMTQ8L3llYXI+PC9kYXRlcz48aXNibj4wMzA0LTM4Nzg8L2lzYm4+PHVy
bHM+PC91cmxzPjwvcmVjb3JkPjwvQ2l0ZT48Q2l0ZT48QXV0aG9yPkhvbHQ8L0F1dGhvcj48WWVh
cj4yMDE3PC9ZZWFyPjxSZWNOdW0+MTI2NDwvUmVjTnVtPjxyZWNvcmQ+PHJlYy1udW1iZXI+MTI2
NDwvcmVjLW51bWJlcj48Zm9yZWlnbi1rZXlzPjxrZXkgYXBwPSJFTiIgZGItaWQ9IjV2NWFwZTl0
YXA1OXp5ZXZ0dmV4dHQ1MzlhNWZkemY1cjJzdiIgdGltZXN0YW1wPSIxNTA0NzEwODkxIj4xMjY0
PC9rZXk+PC9mb3JlaWduLWtleXM+PHJlZi10eXBlIG5hbWU9IkpvdXJuYWwgQXJ0aWNsZSI+MTc8
L3JlZi10eXBlPjxjb250cmlidXRvcnM+PGF1dGhvcnM+PGF1dGhvcj5Ib2x0LCBNLjwvYXV0aG9y
PjxhdXRob3I+TXVycGh5LCBELiBBLjwvYXV0aG9yPjwvYXV0aG9ycz48L2NvbnRyaWJ1dG9ycz48
YXV0aC1hZGRyZXNzPk1hcnRpbiBIb2x0IGFuZCBEZWFuIEEuIE11cnBoeSBhcmUgd2l0aCB0aGUg
Q2VudHJlIGZvciBTb2NpYWwgUmVzZWFyY2ggaW4gSGVhbHRoLCBVbml2ZXJzaXR5IG9mIE5ldyBT
b3V0aCBXYWxlcywgU3lkbmV5LCBBdXN0cmFsaWEuIERlYW4gQS4gTXVycGh5IGlzIGFsc28gd2l0
aCB0aGUgRGVwYXJ0bWVudCBvZiBHZW5kZXIgYW5kIEN1bHR1cmFsIFN0dWRpZXMsIFVuaXZlcnNp
dHkgb2YgU3lkbmV5LCBBdXN0cmFsaWEuPC9hdXRoLWFkZHJlc3M+PHRpdGxlcz48dGl0bGU+SW5k
aXZpZHVhbCBWZXJzdXMgQ29tbXVuaXR5LUxldmVsIFJpc2sgQ29tcGVuc2F0aW9uIEZvbGxvd2lu
ZyBQcmVleHBvc3VyZSBQcm9waHlsYXhpcyBvZiBISVY8L3RpdGxlPjxzZWNvbmRhcnktdGl0bGU+
QW0gSiBQdWJsaWMgSGVhbHRoPC9zZWNvbmRhcnktdGl0bGU+PGFsdC10aXRsZT5BbWVyaWNhbiBq
b3VybmFsIG9mIHB1YmxpYyBoZWFsdGg8L2FsdC10aXRsZT48L3RpdGxlcz48cGVyaW9kaWNhbD48
ZnVsbC10aXRsZT5BbSBKIFB1YmxpYyBIZWFsdGg8L2Z1bGwtdGl0bGU+PGFiYnItMT5BbWVyaWNh
biBqb3VybmFsIG9mIHB1YmxpYyBoZWFsdGg8L2FiYnItMT48L3BlcmlvZGljYWw+PGFsdC1wZXJp
b2RpY2FsPjxmdWxsLXRpdGxlPkFtIEogUHVibGljIEhlYWx0aDwvZnVsbC10aXRsZT48YWJici0x
PkFtZXJpY2FuIGpvdXJuYWwgb2YgcHVibGljIGhlYWx0aDwvYWJici0xPjwvYWx0LXBlcmlvZGlj
YWw+PHBhZ2VzPmUxLWU0PC9wYWdlcz48ZWRpdGlvbj4yMDE3LzA4LzE4PC9lZGl0aW9uPjxkYXRl
cz48eWVhcj4yMDE3PC95ZWFyPjxwdWItZGF0ZXM+PGRhdGU+QXVnIDE3PC9kYXRlPjwvcHViLWRh
dGVzPjwvZGF0ZXM+PGlzYm4+MTU0MS0wMDQ4IChFbGVjdHJvbmljKSYjeEQ7MDA5MC0wMDM2IChM
aW5raW5nKTwvaXNibj48YWNjZXNzaW9uLW51bT4yODgxNzMzMjwvYWNjZXNzaW9uLW51bT48dXJs
cz48L3VybHM+PGVsZWN0cm9uaWMtcmVzb3VyY2UtbnVtPjEwLjIxMDUvYWpwaC4yMDE3LjMwMzkz
MDwvZWxlY3Ryb25pYy1yZXNvdXJjZS1udW0+PHJlbW90ZS1kYXRhYmFzZS1wcm92aWRlcj5OTE08
L3JlbW90ZS1kYXRhYmFzZS1wcm92aWRlcj48bGFuZ3VhZ2U+ZW5nPC9sYW5ndWFnZT48L3JlY29y
ZD48L0NpdGU+PC9FbmROb3RlPn==
</w:fldData>
        </w:fldChar>
      </w:r>
      <w:r w:rsidR="003436E0" w:rsidRPr="00310EF5">
        <w:instrText xml:space="preserve"> ADDIN EN.CITE </w:instrText>
      </w:r>
      <w:r w:rsidR="003436E0" w:rsidRPr="00310EF5">
        <w:fldChar w:fldCharType="begin">
          <w:fldData xml:space="preserve">PEVuZE5vdGU+PENpdGU+PEF1dGhvcj5XaWxzb248L0F1dGhvcj48WWVhcj4yMDE0PC9ZZWFyPjxS
ZWNOdW0+MTIxMDwvUmVjTnVtPjxEaXNwbGF5VGV4dD5bNiwgN108L0Rpc3BsYXlUZXh0PjxyZWNv
cmQ+PHJlYy1udW1iZXI+MTIxMDwvcmVjLW51bWJlcj48Zm9yZWlnbi1rZXlzPjxrZXkgYXBwPSJF
TiIgZGItaWQ9IjV2NWFwZTl0YXA1OXp5ZXZ0dmV4dHQ1MzlhNWZkemY1cjJzdiIgdGltZXN0YW1w
PSIxNTAwNjQ1NDM4Ij4xMjEwPC9rZXk+PC9mb3JlaWduLWtleXM+PHJlZi10eXBlIG5hbWU9Ikpv
dXJuYWwgQXJ0aWNsZSI+MTc8L3JlZi10eXBlPjxjb250cmlidXRvcnM+PGF1dGhvcnM+PGF1dGhv
cj5XaWxzb24sIE5pY2hvbGFzIEw8L2F1dGhvcj48YXV0aG9yPlhpb25nLCBXZW50YW88L2F1dGhv
cj48YXV0aG9yPk1hdHRzb24sIENocmlzdGluZSBMPC9hdXRob3I+PC9hdXRob3JzPjwvY29udHJp
YnV0b3JzPjx0aXRsZXM+PHRpdGxlPklzIHNleCBsaWtlIGRyaXZpbmc/IEhJViBwcmV2ZW50aW9u
IGFuZCByaXNrIGNvbXBlbnNhdGlvbjwvdGl0bGU+PHNlY29uZGFyeS10aXRsZT5Kb3VybmFsIG9m
IGRldmVsb3BtZW50IGVjb25vbWljczwvc2Vjb25kYXJ5LXRpdGxlPjwvdGl0bGVzPjxwZXJpb2Rp
Y2FsPjxmdWxsLXRpdGxlPkpvdXJuYWwgb2YgRGV2ZWxvcG1lbnQgRWNvbm9taWNzPC9mdWxsLXRp
dGxlPjwvcGVyaW9kaWNhbD48cGFnZXM+NzgtOTE8L3BhZ2VzPjx2b2x1bWU+MTA2PC92b2x1bWU+
PGRhdGVzPjx5ZWFyPjIwMTQ8L3llYXI+PC9kYXRlcz48aXNibj4wMzA0LTM4Nzg8L2lzYm4+PHVy
bHM+PC91cmxzPjwvcmVjb3JkPjwvQ2l0ZT48Q2l0ZT48QXV0aG9yPkhvbHQ8L0F1dGhvcj48WWVh
cj4yMDE3PC9ZZWFyPjxSZWNOdW0+MTI2NDwvUmVjTnVtPjxyZWNvcmQ+PHJlYy1udW1iZXI+MTI2
NDwvcmVjLW51bWJlcj48Zm9yZWlnbi1rZXlzPjxrZXkgYXBwPSJFTiIgZGItaWQ9IjV2NWFwZTl0
YXA1OXp5ZXZ0dmV4dHQ1MzlhNWZkemY1cjJzdiIgdGltZXN0YW1wPSIxNTA0NzEwODkxIj4xMjY0
PC9rZXk+PC9mb3JlaWduLWtleXM+PHJlZi10eXBlIG5hbWU9IkpvdXJuYWwgQXJ0aWNsZSI+MTc8
L3JlZi10eXBlPjxjb250cmlidXRvcnM+PGF1dGhvcnM+PGF1dGhvcj5Ib2x0LCBNLjwvYXV0aG9y
PjxhdXRob3I+TXVycGh5LCBELiBBLjwvYXV0aG9yPjwvYXV0aG9ycz48L2NvbnRyaWJ1dG9ycz48
YXV0aC1hZGRyZXNzPk1hcnRpbiBIb2x0IGFuZCBEZWFuIEEuIE11cnBoeSBhcmUgd2l0aCB0aGUg
Q2VudHJlIGZvciBTb2NpYWwgUmVzZWFyY2ggaW4gSGVhbHRoLCBVbml2ZXJzaXR5IG9mIE5ldyBT
b3V0aCBXYWxlcywgU3lkbmV5LCBBdXN0cmFsaWEuIERlYW4gQS4gTXVycGh5IGlzIGFsc28gd2l0
aCB0aGUgRGVwYXJ0bWVudCBvZiBHZW5kZXIgYW5kIEN1bHR1cmFsIFN0dWRpZXMsIFVuaXZlcnNp
dHkgb2YgU3lkbmV5LCBBdXN0cmFsaWEuPC9hdXRoLWFkZHJlc3M+PHRpdGxlcz48dGl0bGU+SW5k
aXZpZHVhbCBWZXJzdXMgQ29tbXVuaXR5LUxldmVsIFJpc2sgQ29tcGVuc2F0aW9uIEZvbGxvd2lu
ZyBQcmVleHBvc3VyZSBQcm9waHlsYXhpcyBvZiBISVY8L3RpdGxlPjxzZWNvbmRhcnktdGl0bGU+
QW0gSiBQdWJsaWMgSGVhbHRoPC9zZWNvbmRhcnktdGl0bGU+PGFsdC10aXRsZT5BbWVyaWNhbiBq
b3VybmFsIG9mIHB1YmxpYyBoZWFsdGg8L2FsdC10aXRsZT48L3RpdGxlcz48cGVyaW9kaWNhbD48
ZnVsbC10aXRsZT5BbSBKIFB1YmxpYyBIZWFsdGg8L2Z1bGwtdGl0bGU+PGFiYnItMT5BbWVyaWNh
biBqb3VybmFsIG9mIHB1YmxpYyBoZWFsdGg8L2FiYnItMT48L3BlcmlvZGljYWw+PGFsdC1wZXJp
b2RpY2FsPjxmdWxsLXRpdGxlPkFtIEogUHVibGljIEhlYWx0aDwvZnVsbC10aXRsZT48YWJici0x
PkFtZXJpY2FuIGpvdXJuYWwgb2YgcHVibGljIGhlYWx0aDwvYWJici0xPjwvYWx0LXBlcmlvZGlj
YWw+PHBhZ2VzPmUxLWU0PC9wYWdlcz48ZWRpdGlvbj4yMDE3LzA4LzE4PC9lZGl0aW9uPjxkYXRl
cz48eWVhcj4yMDE3PC95ZWFyPjxwdWItZGF0ZXM+PGRhdGU+QXVnIDE3PC9kYXRlPjwvcHViLWRh
dGVzPjwvZGF0ZXM+PGlzYm4+MTU0MS0wMDQ4IChFbGVjdHJvbmljKSYjeEQ7MDA5MC0wMDM2IChM
aW5raW5nKTwvaXNibj48YWNjZXNzaW9uLW51bT4yODgxNzMzMjwvYWNjZXNzaW9uLW51bT48dXJs
cz48L3VybHM+PGVsZWN0cm9uaWMtcmVzb3VyY2UtbnVtPjEwLjIxMDUvYWpwaC4yMDE3LjMwMzkz
MDwvZWxlY3Ryb25pYy1yZXNvdXJjZS1udW0+PHJlbW90ZS1kYXRhYmFzZS1wcm92aWRlcj5OTE08
L3JlbW90ZS1kYXRhYmFzZS1wcm92aWRlcj48bGFuZ3VhZ2U+ZW5nPC9sYW5ndWFnZT48L3JlY29y
ZD48L0NpdGU+PC9FbmROb3RlPn==
</w:fldData>
        </w:fldChar>
      </w:r>
      <w:r w:rsidR="003436E0" w:rsidRPr="00310EF5">
        <w:instrText xml:space="preserve"> ADDIN EN.CITE.DATA </w:instrText>
      </w:r>
      <w:r w:rsidR="003436E0" w:rsidRPr="00310EF5">
        <w:fldChar w:fldCharType="end"/>
      </w:r>
      <w:r w:rsidR="009627CF">
        <w:fldChar w:fldCharType="separate"/>
      </w:r>
      <w:r w:rsidR="003436E0">
        <w:rPr>
          <w:noProof/>
        </w:rPr>
        <w:t>[6, 7]</w:t>
      </w:r>
      <w:r w:rsidR="009627CF">
        <w:fldChar w:fldCharType="end"/>
      </w:r>
      <w:r>
        <w:t xml:space="preserve">. </w:t>
      </w:r>
      <w:r w:rsidR="00163915">
        <w:rPr>
          <w:color w:val="000000"/>
          <w:shd w:val="clear" w:color="auto" w:fill="FFFFFF"/>
        </w:rPr>
        <w:t>As defined elsewhere</w:t>
      </w:r>
      <w:r w:rsidR="00163915">
        <w:rPr>
          <w:color w:val="000000"/>
          <w:shd w:val="clear" w:color="auto" w:fill="FFFFFF"/>
        </w:rPr>
        <w:fldChar w:fldCharType="begin"/>
      </w:r>
      <w:r w:rsidR="00163915">
        <w:rPr>
          <w:color w:val="000000"/>
          <w:shd w:val="clear" w:color="auto" w:fill="FFFFFF"/>
        </w:rPr>
        <w:instrText xml:space="preserve"> ADDIN EN.CITE &lt;EndNote&gt;&lt;Cite&gt;&lt;Author&gt;Eaton&lt;/Author&gt;&lt;Year&gt;2007&lt;/Year&gt;&lt;RecNum&gt;297&lt;/RecNum&gt;&lt;DisplayText&gt;[1]&lt;/DisplayText&gt;&lt;record&gt;&lt;rec-number&gt;297&lt;/rec-number&gt;&lt;foreign-keys&gt;&lt;key app="EN" db-id="5v5ape9tap59zyevtvextt539a5fdzf5r2sv" timestamp="1424633199"&gt;297&lt;/key&gt;&lt;/foreign-keys&gt;&lt;ref-type name="Journal Article"&gt;17&lt;/ref-type&gt;&lt;contributors&gt;&lt;authors&gt;&lt;author&gt;Eaton, Lisa A&lt;/author&gt;&lt;author&gt;Kalichman, Seth C&lt;/author&gt;&lt;/authors&gt;&lt;/contributors&gt;&lt;titles&gt;&lt;title&gt;Risk compensation in HIV prevention: Implications for vaccines, microbicides, and other biomedical HIV prevention technologies&lt;/title&gt;&lt;secondary-title&gt;Current HIV/AIDS Reports&lt;/secondary-title&gt;&lt;alt-title&gt;Curr HIV/AIDS Rep&lt;/alt-title&gt;&lt;/titles&gt;&lt;periodical&gt;&lt;full-title&gt;Current HIV/AIDS Reports&lt;/full-title&gt;&lt;abbr-1&gt;Curr HIV/AIDS Rep&lt;/abbr-1&gt;&lt;/periodical&gt;&lt;alt-periodical&gt;&lt;full-title&gt;Current HIV/AIDS Reports&lt;/full-title&gt;&lt;abbr-1&gt;Curr HIV/AIDS Rep&lt;/abbr-1&gt;&lt;/alt-periodical&gt;&lt;pages&gt;165-172&lt;/pages&gt;&lt;volume&gt;4&lt;/volume&gt;&lt;number&gt;4&lt;/number&gt;&lt;dates&gt;&lt;year&gt;2007&lt;/year&gt;&lt;pub-dates&gt;&lt;date&gt;2007/11/01&lt;/date&gt;&lt;/pub-dates&gt;&lt;/dates&gt;&lt;publisher&gt;Current Science Inc.&lt;/publisher&gt;&lt;isbn&gt;1548-3568&lt;/isbn&gt;&lt;urls&gt;&lt;related-urls&gt;&lt;url&gt;http://dx.doi.org/10.1007/s11904-007-0024-7&lt;/url&gt;&lt;/related-urls&gt;&lt;/urls&gt;&lt;electronic-resource-num&gt;10.1007/s11904-007-0024-7&lt;/electronic-resource-num&gt;&lt;language&gt;English&lt;/language&gt;&lt;/record&gt;&lt;/Cite&gt;&lt;/EndNote&gt;</w:instrText>
      </w:r>
      <w:r w:rsidR="00163915">
        <w:rPr>
          <w:color w:val="000000"/>
          <w:shd w:val="clear" w:color="auto" w:fill="FFFFFF"/>
        </w:rPr>
        <w:fldChar w:fldCharType="separate"/>
      </w:r>
      <w:r w:rsidR="00163915">
        <w:rPr>
          <w:noProof/>
          <w:color w:val="000000"/>
          <w:shd w:val="clear" w:color="auto" w:fill="FFFFFF"/>
        </w:rPr>
        <w:t>[1]</w:t>
      </w:r>
      <w:r w:rsidR="00163915">
        <w:rPr>
          <w:color w:val="000000"/>
          <w:shd w:val="clear" w:color="auto" w:fill="FFFFFF"/>
        </w:rPr>
        <w:fldChar w:fldCharType="end"/>
      </w:r>
      <w:r w:rsidR="00163915">
        <w:rPr>
          <w:color w:val="000000"/>
          <w:shd w:val="clear" w:color="auto" w:fill="FFFFFF"/>
        </w:rPr>
        <w:t xml:space="preserve">, risk compensation refers to an increase in risk-related behaviours, </w:t>
      </w:r>
      <w:r w:rsidR="004B34A8">
        <w:rPr>
          <w:color w:val="000000"/>
          <w:shd w:val="clear" w:color="auto" w:fill="FFFFFF"/>
        </w:rPr>
        <w:t>b</w:t>
      </w:r>
      <w:r w:rsidR="004B34A8" w:rsidRPr="0076292C">
        <w:rPr>
          <w:color w:val="000000"/>
          <w:shd w:val="clear" w:color="auto" w:fill="FFFFFF"/>
        </w:rPr>
        <w:t>ecause an intervention reduces perceptions of risk among individuals or a population.</w:t>
      </w:r>
      <w:r w:rsidR="004B34A8">
        <w:rPr>
          <w:rFonts w:ascii="Segoe UI" w:hAnsi="Segoe UI" w:cs="Segoe UI"/>
          <w:color w:val="212121"/>
          <w:shd w:val="clear" w:color="auto" w:fill="FFFFFF"/>
        </w:rPr>
        <w:t xml:space="preserve"> </w:t>
      </w:r>
    </w:p>
    <w:p w14:paraId="7A3011AA" w14:textId="5A6294C6" w:rsidR="00CC703A" w:rsidRDefault="0036056C" w:rsidP="009627CF">
      <w:pPr>
        <w:jc w:val="both"/>
      </w:pPr>
      <w:r>
        <w:t>S</w:t>
      </w:r>
      <w:r w:rsidR="006A667B">
        <w:t xml:space="preserve">elf-reported condom use </w:t>
      </w:r>
      <w:r w:rsidR="005741D8">
        <w:t>and STI</w:t>
      </w:r>
      <w:r w:rsidR="00D16CC8">
        <w:t xml:space="preserve">s </w:t>
      </w:r>
      <w:r w:rsidR="006A667B">
        <w:t xml:space="preserve">did not change in </w:t>
      </w:r>
      <w:r w:rsidR="002A4277">
        <w:t xml:space="preserve">placebo-controlled </w:t>
      </w:r>
      <w:r w:rsidR="006A667B">
        <w:t xml:space="preserve">PrEP </w:t>
      </w:r>
      <w:r w:rsidR="002A4277">
        <w:t>studies</w:t>
      </w:r>
      <w:r w:rsidR="00FA2891">
        <w:fldChar w:fldCharType="begin">
          <w:fldData xml:space="preserve">PEVuZE5vdGU+PENpdGU+PEF1dGhvcj5GcmVlYm9ybjwvQXV0aG9yPjxZZWFyPjIwMTc8L1llYXI+
PFJlY051bT4xNDk2PC9SZWNOdW0+PERpc3BsYXlUZXh0PlszLCA4XTwvRGlzcGxheVRleHQ+PHJl
Y29yZD48cmVjLW51bWJlcj4xNDk2PC9yZWMtbnVtYmVyPjxmb3JlaWduLWtleXM+PGtleSBhcHA9
IkVOIiBkYi1pZD0iNXY1YXBlOXRhcDU5enlldnR2ZXh0dDUzOWE1ZmR6ZjVyMnN2IiB0aW1lc3Rh
bXA9IjE1MzE0NzczNTEiPjE0OTY8L2tleT48L2ZvcmVpZ24ta2V5cz48cmVmLXR5cGUgbmFtZT0i
Sm91cm5hbCBBcnRpY2xlIj4xNzwvcmVmLXR5cGU+PGNvbnRyaWJ1dG9ycz48YXV0aG9ycz48YXV0
aG9yPkZyZWVib3JuLCBLLjwvYXV0aG9yPjxhdXRob3I+UG9ydGlsbG8sIEMuIEouPC9hdXRob3I+
PC9hdXRob3JzPjwvY29udHJpYnV0b3JzPjxhdXRoLWFkZHJlc3M+TnVyc2UgUHJhY3RpdGlvbmVy
LCBWb2x1bnRhcnkgQXNzaXN0YW50IENsaW5pY2FsIFByb2Zlc3NvciBhbmQgUGhEIGNhbmRpZGF0
ZSBhdCBTY2hvb2wgb2YgTnVyc2luZywgRGVwYXJ0bWVudCBvZiBDb21tdW5pdHkgSGVhbHRoIFN5
c3RlbXMsIFVuaXZlcnNpdHkgb2YgQ2FsaWZvcm5pYSwgU2FuIEZyYW5jaXNjby4mI3hEO1NjaG9v
bCBvZiBOdXJzaW5nLCBVbml2ZXJzaXR5IG9mIENhbGlmb3JuaWEsIFNhbiBGcmFuY2lzY28uPC9h
dXRoLWFkZHJlc3M+PHRpdGxlcz48dGl0bGU+RG9lcyBQcmUtZXhwb3N1cmUgcHJvcGh5bGF4aXMg
KFByRVApIGZvciBISVYgcHJldmVudGlvbiBpbiBtZW4gd2hvIGhhdmUgc2V4IHdpdGggbWVuIChN
U00pIGNoYW5nZSByaXNrIGJlaGF2aW9yPyBBIHN5c3RlbWF0aWMgcmV2aWV3PC90aXRsZT48c2Vj
b25kYXJ5LXRpdGxlPkogQ2xpbiBOdXJzPC9zZWNvbmRhcnktdGl0bGU+PGFsdC10aXRsZT5Kb3Vy
bmFsIG9mIGNsaW5pY2FsIG51cnNpbmc8L2FsdC10aXRsZT48L3RpdGxlcz48cGVyaW9kaWNhbD48
ZnVsbC10aXRsZT5KIENsaW4gTnVyczwvZnVsbC10aXRsZT48YWJici0xPkpvdXJuYWwgb2YgY2xp
bmljYWwgbnVyc2luZzwvYWJici0xPjwvcGVyaW9kaWNhbD48YWx0LXBlcmlvZGljYWw+PGZ1bGwt
dGl0bGU+SiBDbGluIE51cnM8L2Z1bGwtdGl0bGU+PGFiYnItMT5Kb3VybmFsIG9mIGNsaW5pY2Fs
IG51cnNpbmc8L2FiYnItMT48L2FsdC1wZXJpb2RpY2FsPjxlZGl0aW9uPjIwMTcvMDgvMDU8L2Vk
aXRpb24+PGRhdGVzPjx5ZWFyPjIwMTc8L3llYXI+PHB1Yi1kYXRlcz48ZGF0ZT5BdWcgMzwvZGF0
ZT48L3B1Yi1kYXRlcz48L2RhdGVzPjxpc2JuPjEzNjUtMjcwMiAoRWxlY3Ryb25pYykmI3hEOzA5
NjItMTA2NyAoTGlua2luZyk8L2lzYm4+PGFjY2Vzc2lvbi1udW0+Mjg3NzE4NTY8L2FjY2Vzc2lv
bi1udW0+PHVybHM+PC91cmxzPjxjdXN0b20yPlBNQzU3OTc1MDc8L2N1c3RvbTI+PGN1c3RvbTY+
TmlobXM4OTc3NjA8L2N1c3RvbTY+PGVsZWN0cm9uaWMtcmVzb3VyY2UtbnVtPjEwLjExMTEvam9j
bi4xMzk5MDwvZWxlY3Ryb25pYy1yZXNvdXJjZS1udW0+PHJlbW90ZS1kYXRhYmFzZS1wcm92aWRl
cj5OTE08L3JlbW90ZS1kYXRhYmFzZS1wcm92aWRlcj48bGFuZ3VhZ2U+ZW5nPC9sYW5ndWFnZT48
L3JlY29yZD48L0NpdGU+PENpdGU+PEF1dGhvcj5Gb25uZXI8L0F1dGhvcj48WWVhcj4yMDE2PC9Z
ZWFyPjxSZWNOdW0+NzIxPC9SZWNOdW0+PHJlY29yZD48cmVjLW51bWJlcj43MjE8L3JlYy1udW1i
ZXI+PGZvcmVpZ24ta2V5cz48a2V5IGFwcD0iRU4iIGRiLWlkPSI1djVhcGU5dGFwNTl6eWV2dHZl
eHR0NTM5YTVmZHpmNXIyc3YiIHRpbWVzdGFtcD0iMTQ2ODQ5MTQ3MyI+NzIxPC9rZXk+PC9mb3Jl
aWduLWtleXM+PHJlZi10eXBlIG5hbWU9IkpvdXJuYWwgQXJ0aWNsZSI+MTc8L3JlZi10eXBlPjxj
b250cmlidXRvcnM+PGF1dGhvcnM+PGF1dGhvcj5Gb25uZXIsIFYuIEEuPC9hdXRob3I+PGF1dGhv
cj5EYWxnbGlzaCwgUy4gTC48L2F1dGhvcj48YXV0aG9yPktlbm5lZHksIEMuIEUuPC9hdXRob3I+
PGF1dGhvcj5CYWdnYWxleSwgUi48L2F1dGhvcj48YXV0aG9yPk8mYXBvcztSZWlsbHkgSywgUi48
L2F1dGhvcj48YXV0aG9yPktvZWNobGluLCBGLiBNLjwvYXV0aG9yPjxhdXRob3I+Um9kb2xwaCwg
TS48L2F1dGhvcj48YXV0aG9yPkhvZGdlcy1NYW1lbGV0emlzLCBJLjwvYXV0aG9yPjxhdXRob3I+
R3JhbnQsIFIuIE0uPC9hdXRob3I+PC9hdXRob3JzPjwvY29udHJpYnV0b3JzPjxhdXRoLWFkZHJl
c3M+YUpvaG5zIEhvcGtpbnMgQmxvb21iZXJnIFNjaG9vbCBvZiBQdWJsaWMgSGVhbHRoLCA2MTUg
Ti4gV29sZmUgU3RyZWV0LCBCYWx0aW1vcmUsIE1EIDIxMjA1IGJISVYgRGVwYXJ0bWVudCwgV29y
bGQgSGVhbHRoIE9yZ2FuaXphdGlvbiwgQXZlbnVlIEFwcGlhIDIwLCAxMjExLCBHZW5ldmEgMjcs
IFN3aXR6ZXJsYW5kIGNNZWRpY2FsIFVuaXZlcnNpdHkgb2YgU291dGggQ2Fyb2xpbmEsIDE3NiBD
cm9naGFuIFNwdXIgUmQgU3VpdGUgMTA0LCBDaGFybGVzdG9uIFNDIDI5NDA3IGRISVYgRGVwYXJ0
bWVudCwgV29ybGQgSGVhbHRoIE9yZ2FuaXphdGlvbiwgQXZlbnVlIEFwcGlhIDIwLCAxMjExLCBH
ZW5ldmEgMjcsIFN3aXR6ZXJsYW5kOyBHbGFkc3RvbmUgSW5zdGl0dXRlcyBhbmQgdGhlIFVuaXZl
cnNpdHkgb2YgQ2FsaWZvcm5pYSwgU2FuIEZyYW5jaXNjbywgMTY1MCBPd2VucyBTdHJlZXQsIFNh
biBGcmFuY2lzY28sIENBLCBVU0EgOTQxNTg7IFNhbiBGcmFuY2lzY28gQUlEUyBGb3VuZGF0aW9u
LCAxMDM1IE1hcmtldCBTdHJlZXQsIFNhbiBGcmFuY2lzY28sIENBLCBVU0EgOTQxMDMuPC9hdXRo
LWFkZHJlc3M+PHRpdGxlcz48dGl0bGU+RWZmZWN0aXZlbmVzcyBhbmQgc2FmZXR5IG9mIG9yYWwg
SElWIHByZS1leHBvc3VyZSBwcm9waHlsYXhpcyAoUHJFUCkgZm9yIGFsbCBwb3B1bGF0aW9uczog
QSBzeXN0ZW1hdGljIHJldmlldyBhbmQgbWV0YS1hbmFseXNpczwvdGl0bGU+PHNlY29uZGFyeS10
aXRsZT5BaWRzPC9zZWNvbmRhcnktdGl0bGU+PGFsdC10aXRsZT5BSURTIChMb25kb24sIEVuZ2xh
bmQpPC9hbHQtdGl0bGU+PC90aXRsZXM+PHBlcmlvZGljYWw+PGZ1bGwtdGl0bGU+QUlEUzwvZnVs
bC10aXRsZT48L3BlcmlvZGljYWw+PGFsdC1wZXJpb2RpY2FsPjxmdWxsLXRpdGxlPkFJRFM8L2Z1
bGwtdGl0bGU+PGFiYnItMT5BSURTIChMb25kb24sIEVuZ2xhbmQpPC9hYmJyLTE+PC9hbHQtcGVy
aW9kaWNhbD48cGFnZXM+MTk3My04MzwvcGFnZXM+PHZvbHVtZT4zMDwvdm9sdW1lPjxudW1iZXI+
MTI8L251bWJlcj48ZWRpdGlvbj4yMDE2LzA1LzA2PC9lZGl0aW9uPjxkYXRlcz48eWVhcj4yMDE2
PC95ZWFyPjxwdWItZGF0ZXM+PGRhdGU+TWF5IDU8L2RhdGU+PC9wdWItZGF0ZXM+PC9kYXRlcz48
aXNibj4wMjY5LTkzNzA8L2lzYm4+PGFjY2Vzc2lvbi1udW0+MjcxNDkwOTA8L2FjY2Vzc2lvbi1u
dW0+PHVybHM+PC91cmxzPjxlbGVjdHJvbmljLXJlc291cmNlLW51bT4xMC4xMDk3L3FhZC4wMDAw
MDAwMDAwMDAxMTQ1PC9lbGVjdHJvbmljLXJlc291cmNlLW51bT48cmVtb3RlLWRhdGFiYXNlLXBy
b3ZpZGVyPk5sbTwvcmVtb3RlLWRhdGFiYXNlLXByb3ZpZGVyPjxsYW5ndWFnZT5Fbmc8L2xhbmd1
YWdlPjwvcmVjb3JkPjwvQ2l0ZT48L0VuZE5vdGU+AG==
</w:fldData>
        </w:fldChar>
      </w:r>
      <w:r w:rsidR="003436E0" w:rsidRPr="007C3CE3">
        <w:instrText xml:space="preserve"> ADDIN EN.CITE </w:instrText>
      </w:r>
      <w:r w:rsidR="003436E0" w:rsidRPr="00D16CC8">
        <w:fldChar w:fldCharType="begin">
          <w:fldData xml:space="preserve">PEVuZE5vdGU+PENpdGU+PEF1dGhvcj5GcmVlYm9ybjwvQXV0aG9yPjxZZWFyPjIwMTc8L1llYXI+
PFJlY051bT4xNDk2PC9SZWNOdW0+PERpc3BsYXlUZXh0PlszLCA4XTwvRGlzcGxheVRleHQ+PHJl
Y29yZD48cmVjLW51bWJlcj4xNDk2PC9yZWMtbnVtYmVyPjxmb3JlaWduLWtleXM+PGtleSBhcHA9
IkVOIiBkYi1pZD0iNXY1YXBlOXRhcDU5enlldnR2ZXh0dDUzOWE1ZmR6ZjVyMnN2IiB0aW1lc3Rh
bXA9IjE1MzE0NzczNTEiPjE0OTY8L2tleT48L2ZvcmVpZ24ta2V5cz48cmVmLXR5cGUgbmFtZT0i
Sm91cm5hbCBBcnRpY2xlIj4xNzwvcmVmLXR5cGU+PGNvbnRyaWJ1dG9ycz48YXV0aG9ycz48YXV0
aG9yPkZyZWVib3JuLCBLLjwvYXV0aG9yPjxhdXRob3I+UG9ydGlsbG8sIEMuIEouPC9hdXRob3I+
PC9hdXRob3JzPjwvY29udHJpYnV0b3JzPjxhdXRoLWFkZHJlc3M+TnVyc2UgUHJhY3RpdGlvbmVy
LCBWb2x1bnRhcnkgQXNzaXN0YW50IENsaW5pY2FsIFByb2Zlc3NvciBhbmQgUGhEIGNhbmRpZGF0
ZSBhdCBTY2hvb2wgb2YgTnVyc2luZywgRGVwYXJ0bWVudCBvZiBDb21tdW5pdHkgSGVhbHRoIFN5
c3RlbXMsIFVuaXZlcnNpdHkgb2YgQ2FsaWZvcm5pYSwgU2FuIEZyYW5jaXNjby4mI3hEO1NjaG9v
bCBvZiBOdXJzaW5nLCBVbml2ZXJzaXR5IG9mIENhbGlmb3JuaWEsIFNhbiBGcmFuY2lzY28uPC9h
dXRoLWFkZHJlc3M+PHRpdGxlcz48dGl0bGU+RG9lcyBQcmUtZXhwb3N1cmUgcHJvcGh5bGF4aXMg
KFByRVApIGZvciBISVYgcHJldmVudGlvbiBpbiBtZW4gd2hvIGhhdmUgc2V4IHdpdGggbWVuIChN
U00pIGNoYW5nZSByaXNrIGJlaGF2aW9yPyBBIHN5c3RlbWF0aWMgcmV2aWV3PC90aXRsZT48c2Vj
b25kYXJ5LXRpdGxlPkogQ2xpbiBOdXJzPC9zZWNvbmRhcnktdGl0bGU+PGFsdC10aXRsZT5Kb3Vy
bmFsIG9mIGNsaW5pY2FsIG51cnNpbmc8L2FsdC10aXRsZT48L3RpdGxlcz48cGVyaW9kaWNhbD48
ZnVsbC10aXRsZT5KIENsaW4gTnVyczwvZnVsbC10aXRsZT48YWJici0xPkpvdXJuYWwgb2YgY2xp
bmljYWwgbnVyc2luZzwvYWJici0xPjwvcGVyaW9kaWNhbD48YWx0LXBlcmlvZGljYWw+PGZ1bGwt
dGl0bGU+SiBDbGluIE51cnM8L2Z1bGwtdGl0bGU+PGFiYnItMT5Kb3VybmFsIG9mIGNsaW5pY2Fs
IG51cnNpbmc8L2FiYnItMT48L2FsdC1wZXJpb2RpY2FsPjxlZGl0aW9uPjIwMTcvMDgvMDU8L2Vk
aXRpb24+PGRhdGVzPjx5ZWFyPjIwMTc8L3llYXI+PHB1Yi1kYXRlcz48ZGF0ZT5BdWcgMzwvZGF0
ZT48L3B1Yi1kYXRlcz48L2RhdGVzPjxpc2JuPjEzNjUtMjcwMiAoRWxlY3Ryb25pYykmI3hEOzA5
NjItMTA2NyAoTGlua2luZyk8L2lzYm4+PGFjY2Vzc2lvbi1udW0+Mjg3NzE4NTY8L2FjY2Vzc2lv
bi1udW0+PHVybHM+PC91cmxzPjxjdXN0b20yPlBNQzU3OTc1MDc8L2N1c3RvbTI+PGN1c3RvbTY+
TmlobXM4OTc3NjA8L2N1c3RvbTY+PGVsZWN0cm9uaWMtcmVzb3VyY2UtbnVtPjEwLjExMTEvam9j
bi4xMzk5MDwvZWxlY3Ryb25pYy1yZXNvdXJjZS1udW0+PHJlbW90ZS1kYXRhYmFzZS1wcm92aWRl
cj5OTE08L3JlbW90ZS1kYXRhYmFzZS1wcm92aWRlcj48bGFuZ3VhZ2U+ZW5nPC9sYW5ndWFnZT48
L3JlY29yZD48L0NpdGU+PENpdGU+PEF1dGhvcj5Gb25uZXI8L0F1dGhvcj48WWVhcj4yMDE2PC9Z
ZWFyPjxSZWNOdW0+NzIxPC9SZWNOdW0+PHJlY29yZD48cmVjLW51bWJlcj43MjE8L3JlYy1udW1i
ZXI+PGZvcmVpZ24ta2V5cz48a2V5IGFwcD0iRU4iIGRiLWlkPSI1djVhcGU5dGFwNTl6eWV2dHZl
eHR0NTM5YTVmZHpmNXIyc3YiIHRpbWVzdGFtcD0iMTQ2ODQ5MTQ3MyI+NzIxPC9rZXk+PC9mb3Jl
aWduLWtleXM+PHJlZi10eXBlIG5hbWU9IkpvdXJuYWwgQXJ0aWNsZSI+MTc8L3JlZi10eXBlPjxj
b250cmlidXRvcnM+PGF1dGhvcnM+PGF1dGhvcj5Gb25uZXIsIFYuIEEuPC9hdXRob3I+PGF1dGhv
cj5EYWxnbGlzaCwgUy4gTC48L2F1dGhvcj48YXV0aG9yPktlbm5lZHksIEMuIEUuPC9hdXRob3I+
PGF1dGhvcj5CYWdnYWxleSwgUi48L2F1dGhvcj48YXV0aG9yPk8mYXBvcztSZWlsbHkgSywgUi48
L2F1dGhvcj48YXV0aG9yPktvZWNobGluLCBGLiBNLjwvYXV0aG9yPjxhdXRob3I+Um9kb2xwaCwg
TS48L2F1dGhvcj48YXV0aG9yPkhvZGdlcy1NYW1lbGV0emlzLCBJLjwvYXV0aG9yPjxhdXRob3I+
R3JhbnQsIFIuIE0uPC9hdXRob3I+PC9hdXRob3JzPjwvY29udHJpYnV0b3JzPjxhdXRoLWFkZHJl
c3M+YUpvaG5zIEhvcGtpbnMgQmxvb21iZXJnIFNjaG9vbCBvZiBQdWJsaWMgSGVhbHRoLCA2MTUg
Ti4gV29sZmUgU3RyZWV0LCBCYWx0aW1vcmUsIE1EIDIxMjA1IGJISVYgRGVwYXJ0bWVudCwgV29y
bGQgSGVhbHRoIE9yZ2FuaXphdGlvbiwgQXZlbnVlIEFwcGlhIDIwLCAxMjExLCBHZW5ldmEgMjcs
IFN3aXR6ZXJsYW5kIGNNZWRpY2FsIFVuaXZlcnNpdHkgb2YgU291dGggQ2Fyb2xpbmEsIDE3NiBD
cm9naGFuIFNwdXIgUmQgU3VpdGUgMTA0LCBDaGFybGVzdG9uIFNDIDI5NDA3IGRISVYgRGVwYXJ0
bWVudCwgV29ybGQgSGVhbHRoIE9yZ2FuaXphdGlvbiwgQXZlbnVlIEFwcGlhIDIwLCAxMjExLCBH
ZW5ldmEgMjcsIFN3aXR6ZXJsYW5kOyBHbGFkc3RvbmUgSW5zdGl0dXRlcyBhbmQgdGhlIFVuaXZl
cnNpdHkgb2YgQ2FsaWZvcm5pYSwgU2FuIEZyYW5jaXNjbywgMTY1MCBPd2VucyBTdHJlZXQsIFNh
biBGcmFuY2lzY28sIENBLCBVU0EgOTQxNTg7IFNhbiBGcmFuY2lzY28gQUlEUyBGb3VuZGF0aW9u
LCAxMDM1IE1hcmtldCBTdHJlZXQsIFNhbiBGcmFuY2lzY28sIENBLCBVU0EgOTQxMDMuPC9hdXRo
LWFkZHJlc3M+PHRpdGxlcz48dGl0bGU+RWZmZWN0aXZlbmVzcyBhbmQgc2FmZXR5IG9mIG9yYWwg
SElWIHByZS1leHBvc3VyZSBwcm9waHlsYXhpcyAoUHJFUCkgZm9yIGFsbCBwb3B1bGF0aW9uczog
QSBzeXN0ZW1hdGljIHJldmlldyBhbmQgbWV0YS1hbmFseXNpczwvdGl0bGU+PHNlY29uZGFyeS10
aXRsZT5BaWRzPC9zZWNvbmRhcnktdGl0bGU+PGFsdC10aXRsZT5BSURTIChMb25kb24sIEVuZ2xh
bmQpPC9hbHQtdGl0bGU+PC90aXRsZXM+PHBlcmlvZGljYWw+PGZ1bGwtdGl0bGU+QUlEUzwvZnVs
bC10aXRsZT48L3BlcmlvZGljYWw+PGFsdC1wZXJpb2RpY2FsPjxmdWxsLXRpdGxlPkFJRFM8L2Z1
bGwtdGl0bGU+PGFiYnItMT5BSURTIChMb25kb24sIEVuZ2xhbmQpPC9hYmJyLTE+PC9hbHQtcGVy
aW9kaWNhbD48cGFnZXM+MTk3My04MzwvcGFnZXM+PHZvbHVtZT4zMDwvdm9sdW1lPjxudW1iZXI+
MTI8L251bWJlcj48ZWRpdGlvbj4yMDE2LzA1LzA2PC9lZGl0aW9uPjxkYXRlcz48eWVhcj4yMDE2
PC95ZWFyPjxwdWItZGF0ZXM+PGRhdGU+TWF5IDU8L2RhdGU+PC9wdWItZGF0ZXM+PC9kYXRlcz48
aXNibj4wMjY5LTkzNzA8L2lzYm4+PGFjY2Vzc2lvbi1udW0+MjcxNDkwOTA8L2FjY2Vzc2lvbi1u
dW0+PHVybHM+PC91cmxzPjxlbGVjdHJvbmljLXJlc291cmNlLW51bT4xMC4xMDk3L3FhZC4wMDAw
MDAwMDAwMDAxMTQ1PC9lbGVjdHJvbmljLXJlc291cmNlLW51bT48cmVtb3RlLWRhdGFiYXNlLXBy
b3ZpZGVyPk5sbTwvcmVtb3RlLWRhdGFiYXNlLXByb3ZpZGVyPjxsYW5ndWFnZT5Fbmc8L2xhbmd1
YWdlPjwvcmVjb3JkPjwvQ2l0ZT48L0VuZE5vdGU+AG==
</w:fldData>
        </w:fldChar>
      </w:r>
      <w:r w:rsidR="003436E0" w:rsidRPr="007C3CE3">
        <w:instrText xml:space="preserve"> ADDIN EN.CITE.DATA </w:instrText>
      </w:r>
      <w:r w:rsidR="003436E0" w:rsidRPr="00D16CC8">
        <w:fldChar w:fldCharType="end"/>
      </w:r>
      <w:r w:rsidR="00FA2891">
        <w:fldChar w:fldCharType="separate"/>
      </w:r>
      <w:r w:rsidR="003436E0">
        <w:rPr>
          <w:noProof/>
        </w:rPr>
        <w:t>[3, 8]</w:t>
      </w:r>
      <w:r w:rsidR="00FA2891">
        <w:fldChar w:fldCharType="end"/>
      </w:r>
      <w:r w:rsidR="003436E0">
        <w:t>.</w:t>
      </w:r>
      <w:r>
        <w:t xml:space="preserve"> </w:t>
      </w:r>
      <w:r w:rsidR="009627CF">
        <w:t>However, i</w:t>
      </w:r>
      <w:r w:rsidR="00FA2891">
        <w:t xml:space="preserve">n </w:t>
      </w:r>
      <w:r w:rsidR="00A44710">
        <w:t xml:space="preserve">some </w:t>
      </w:r>
      <w:r w:rsidR="00ED066F">
        <w:t>open-label</w:t>
      </w:r>
      <w:r w:rsidR="00C26F61">
        <w:t xml:space="preserve"> </w:t>
      </w:r>
      <w:r w:rsidR="00616729">
        <w:t>studies</w:t>
      </w:r>
      <w:r w:rsidR="00FA2891">
        <w:t xml:space="preserve"> </w:t>
      </w:r>
      <w:r w:rsidR="002D4624">
        <w:t>whe</w:t>
      </w:r>
      <w:r w:rsidR="00D16CC8">
        <w:t>re</w:t>
      </w:r>
      <w:r w:rsidR="002D4624">
        <w:t xml:space="preserve"> users </w:t>
      </w:r>
      <w:r w:rsidR="005741D8">
        <w:t>knew</w:t>
      </w:r>
      <w:r w:rsidR="002D4624">
        <w:t xml:space="preserve"> they </w:t>
      </w:r>
      <w:r w:rsidR="009E4C52">
        <w:t>we</w:t>
      </w:r>
      <w:r w:rsidR="002D4624">
        <w:t xml:space="preserve">re </w:t>
      </w:r>
      <w:r w:rsidR="00ED066F">
        <w:t>taking highly effective PrEP</w:t>
      </w:r>
      <w:r w:rsidR="002D4624">
        <w:t xml:space="preserve">, </w:t>
      </w:r>
      <w:r w:rsidR="00BA2AE9">
        <w:t xml:space="preserve">PrEP </w:t>
      </w:r>
      <w:r w:rsidR="00CE68EC">
        <w:t xml:space="preserve">use </w:t>
      </w:r>
      <w:r w:rsidR="009E4C52">
        <w:t>was</w:t>
      </w:r>
      <w:r w:rsidR="00BA2AE9">
        <w:t xml:space="preserve"> associated with increase</w:t>
      </w:r>
      <w:r w:rsidR="005C6318">
        <w:t>s</w:t>
      </w:r>
      <w:r w:rsidR="00BA2AE9">
        <w:t xml:space="preserve"> in</w:t>
      </w:r>
      <w:r w:rsidR="006E3160">
        <w:t xml:space="preserve"> </w:t>
      </w:r>
      <w:r w:rsidR="00BA2AE9">
        <w:t>condomless sex</w:t>
      </w:r>
      <w:r w:rsidR="00785C99">
        <w:t xml:space="preserve"> </w:t>
      </w:r>
      <w:r w:rsidR="006E3160">
        <w:t>and</w:t>
      </w:r>
      <w:r w:rsidR="00D14D5F">
        <w:t xml:space="preserve">, </w:t>
      </w:r>
      <w:r w:rsidR="005765FA">
        <w:t>most</w:t>
      </w:r>
      <w:r w:rsidR="00D14D5F">
        <w:t xml:space="preserve"> importantly,</w:t>
      </w:r>
      <w:r w:rsidR="00785C99">
        <w:t xml:space="preserve"> STI</w:t>
      </w:r>
      <w:r w:rsidR="006A667B">
        <w:t>s</w:t>
      </w:r>
      <w:r w:rsidR="00785C99">
        <w:fldChar w:fldCharType="begin"/>
      </w:r>
      <w:r w:rsidR="003436E0">
        <w:instrText xml:space="preserve"> ADDIN EN.CITE &lt;EndNote&gt;&lt;Cite&gt;&lt;Author&gt;Traeger&lt;/Author&gt;&lt;Year&gt;2018&lt;/Year&gt;&lt;RecNum&gt;1501&lt;/RecNum&gt;&lt;DisplayText&gt;[9]&lt;/DisplayText&gt;&lt;record&gt;&lt;rec-number&gt;1501&lt;/rec-number&gt;&lt;foreign-keys&gt;&lt;key app="EN" db-id="5v5ape9tap59zyevtvextt539a5fdzf5r2sv" timestamp="1533229753"&gt;1501&lt;/key&gt;&lt;/foreign-keys&gt;&lt;ref-type name="Journal Article"&gt;17&lt;/ref-type&gt;&lt;contributors&gt;&lt;authors&gt;&lt;author&gt;Traeger, Michael W.&lt;/author&gt;&lt;author&gt;Schroeder, Sophia E.&lt;/author&gt;&lt;author&gt;Wright, Edwina J.&lt;/author&gt;&lt;author&gt;Hellard, Margaret E.&lt;/author&gt;&lt;author&gt;Cornelisse, Vincent J.&lt;/author&gt;&lt;author&gt;Doyle, Joseph S.&lt;/author&gt;&lt;author&gt;Stoové, Mark A.&lt;/author&gt;&lt;/authors&gt;&lt;/contributors&gt;&lt;titles&gt;&lt;title&gt;Effects of Pre-exposure Prophylaxis for the Prevention of Human Immunodeficiency Virus Infection on Sexual Risk Behavior in Men Who Have Sex With Men: A Systematic Review and Meta-analysis&lt;/title&gt;&lt;secondary-title&gt;Clinical Infectious Diseases&lt;/secondary-title&gt;&lt;/titles&gt;&lt;periodical&gt;&lt;full-title&gt;Clinical Infectious Diseases&lt;/full-title&gt;&lt;/periodical&gt;&lt;pages&gt;ciy182-ciy182&lt;/pages&gt;&lt;dates&gt;&lt;year&gt;2018&lt;/year&gt;&lt;/dates&gt;&lt;isbn&gt;1058-4838&lt;/isbn&gt;&lt;urls&gt;&lt;related-urls&gt;&lt;url&gt;http://dx.doi.org/10.1093/cid/ciy182&lt;/url&gt;&lt;/related-urls&gt;&lt;/urls&gt;&lt;electronic-resource-num&gt;10.1093/cid/ciy182&lt;/electronic-resource-num&gt;&lt;/record&gt;&lt;/Cite&gt;&lt;/EndNote&gt;</w:instrText>
      </w:r>
      <w:r w:rsidR="00785C99">
        <w:fldChar w:fldCharType="separate"/>
      </w:r>
      <w:r w:rsidR="003436E0">
        <w:rPr>
          <w:noProof/>
        </w:rPr>
        <w:t>[9]</w:t>
      </w:r>
      <w:r w:rsidR="00785C99">
        <w:fldChar w:fldCharType="end"/>
      </w:r>
      <w:r w:rsidR="00BA2AE9">
        <w:t xml:space="preserve">. </w:t>
      </w:r>
      <w:r w:rsidR="00E413CA">
        <w:t>O</w:t>
      </w:r>
      <w:r w:rsidR="006A667B">
        <w:t xml:space="preserve">ne </w:t>
      </w:r>
      <w:r w:rsidR="00D575E6">
        <w:t xml:space="preserve">observational </w:t>
      </w:r>
      <w:r w:rsidR="006A667B">
        <w:t xml:space="preserve">study </w:t>
      </w:r>
      <w:r w:rsidR="00FA2891">
        <w:t>show</w:t>
      </w:r>
      <w:r w:rsidR="001C2202">
        <w:t>ed</w:t>
      </w:r>
      <w:r w:rsidR="00FA2891">
        <w:t xml:space="preserve"> evidence of co</w:t>
      </w:r>
      <w:r w:rsidR="006A667B">
        <w:t>mmunity-level risk compensation</w:t>
      </w:r>
      <w:r w:rsidR="00616729">
        <w:t>,</w:t>
      </w:r>
      <w:r w:rsidR="00FA2891">
        <w:t xml:space="preserve"> where MSM </w:t>
      </w:r>
      <w:r w:rsidR="00FA2891" w:rsidRPr="009739AF">
        <w:rPr>
          <w:i/>
        </w:rPr>
        <w:t xml:space="preserve">not </w:t>
      </w:r>
      <w:r w:rsidR="00FA2891">
        <w:t>using PrEP also reduce</w:t>
      </w:r>
      <w:r w:rsidR="007D3C98">
        <w:t>d</w:t>
      </w:r>
      <w:r w:rsidR="00FA2891">
        <w:t xml:space="preserve"> condom use as PrEP coverage increase</w:t>
      </w:r>
      <w:r w:rsidR="00616729">
        <w:t>d</w:t>
      </w:r>
      <w:r w:rsidR="00FA2891">
        <w:fldChar w:fldCharType="begin"/>
      </w:r>
      <w:r w:rsidR="003436E0">
        <w:instrText xml:space="preserve"> ADDIN EN.CITE &lt;EndNote&gt;&lt;Cite&gt;&lt;Author&gt;Holt&lt;/Author&gt;&lt;Year&gt;2018&lt;/Year&gt;&lt;RecNum&gt;1494&lt;/RecNum&gt;&lt;DisplayText&gt;[10]&lt;/DisplayText&gt;&lt;record&gt;&lt;rec-number&gt;1494&lt;/rec-number&gt;&lt;foreign-keys&gt;&lt;key app="EN" db-id="5v5ape9tap59zyevtvextt539a5fdzf5r2sv" timestamp="1531475955"&gt;1494&lt;/key&gt;&lt;/foreign-keys&gt;&lt;ref-type name="Journal Article"&gt;17&lt;/ref-type&gt;&lt;contributors&gt;&lt;authors&gt;&lt;author&gt;Holt, Martin&lt;/author&gt;&lt;author&gt;Lea, Toby&lt;/author&gt;&lt;author&gt;Mao, Limin&lt;/author&gt;&lt;author&gt;Kolstee, Johann&lt;/author&gt;&lt;author&gt;Zablotska, Iryna&lt;/author&gt;&lt;author&gt;Duck, Tim&lt;/author&gt;&lt;author&gt;Allan, Brent&lt;/author&gt;&lt;author&gt;West, Michael&lt;/author&gt;&lt;author&gt;Lee, Evelyn&lt;/author&gt;&lt;author&gt;Hull, Peter&lt;/author&gt;&lt;author&gt;Grulich, Andrew&lt;/author&gt;&lt;author&gt;De Wit, John&lt;/author&gt;&lt;author&gt;Prestage, Garrett&lt;/author&gt;&lt;/authors&gt;&lt;/contributors&gt;&lt;titles&gt;&lt;title&gt;Community-level changes in condom use and uptake of HIV pre-exposure prophylaxis by gay and bisexual men in Melbourne and Sydney, Australia: results of repeated behavioural surveillance in 2013–17&lt;/title&gt;&lt;secondary-title&gt;The Lancet HIV&lt;/secondary-title&gt;&lt;/titles&gt;&lt;periodical&gt;&lt;full-title&gt;The Lancet HIV&lt;/full-title&gt;&lt;/periodical&gt;&lt;dates&gt;&lt;year&gt;2018&lt;/year&gt;&lt;pub-dates&gt;&lt;date&gt;2018/06/06/&lt;/date&gt;&lt;/pub-dates&gt;&lt;/dates&gt;&lt;isbn&gt;2352-3018&lt;/isbn&gt;&lt;urls&gt;&lt;related-urls&gt;&lt;url&gt;http://www.sciencedirect.com/science/article/pii/S2352301818300729&lt;/url&gt;&lt;/related-urls&gt;&lt;/urls&gt;&lt;electronic-resource-num&gt;https://doi.org/10.1016/S2352-3018(18)30072-9&lt;/electronic-resource-num&gt;&lt;/record&gt;&lt;/Cite&gt;&lt;/EndNote&gt;</w:instrText>
      </w:r>
      <w:r w:rsidR="00FA2891">
        <w:fldChar w:fldCharType="separate"/>
      </w:r>
      <w:r w:rsidR="003436E0">
        <w:rPr>
          <w:noProof/>
        </w:rPr>
        <w:t>[10]</w:t>
      </w:r>
      <w:r w:rsidR="00FA2891">
        <w:fldChar w:fldCharType="end"/>
      </w:r>
      <w:r w:rsidR="00FA2891">
        <w:t>.</w:t>
      </w:r>
      <w:r w:rsidR="009627CF">
        <w:t xml:space="preserve"> </w:t>
      </w:r>
      <w:r w:rsidR="00D16CC8">
        <w:t>Importantly, s</w:t>
      </w:r>
      <w:r w:rsidR="00616729">
        <w:t>ix</w:t>
      </w:r>
      <w:r w:rsidR="00BA2AE9">
        <w:t xml:space="preserve"> presentations at the </w:t>
      </w:r>
      <w:r w:rsidR="006E3160">
        <w:t>22</w:t>
      </w:r>
      <w:r w:rsidR="006E3160" w:rsidRPr="006E3160">
        <w:rPr>
          <w:vertAlign w:val="superscript"/>
        </w:rPr>
        <w:t>nd</w:t>
      </w:r>
      <w:r w:rsidR="006E3160">
        <w:t xml:space="preserve"> International AIDS Conference in </w:t>
      </w:r>
      <w:r w:rsidR="00BA2AE9">
        <w:t>Amsterdam</w:t>
      </w:r>
      <w:r w:rsidR="00E413CA">
        <w:t xml:space="preserve"> (T</w:t>
      </w:r>
      <w:r w:rsidR="00A7041E">
        <w:t>able 1</w:t>
      </w:r>
      <w:r w:rsidR="00E413CA">
        <w:t>) provide further evidence</w:t>
      </w:r>
      <w:r>
        <w:t xml:space="preserve"> of </w:t>
      </w:r>
      <w:r w:rsidR="00AB3E14">
        <w:t>risk compensation</w:t>
      </w:r>
      <w:r w:rsidR="00CC703A">
        <w:t xml:space="preserve">. </w:t>
      </w:r>
    </w:p>
    <w:p w14:paraId="2C1F11C0" w14:textId="5BBD6F6F" w:rsidR="004555D7" w:rsidRDefault="00421C0C" w:rsidP="009627CF">
      <w:pPr>
        <w:jc w:val="both"/>
      </w:pPr>
      <w:r>
        <w:t>HI</w:t>
      </w:r>
      <w:r w:rsidR="00C44586">
        <w:t>V prevention is at a crossroads</w:t>
      </w:r>
      <w:r w:rsidR="00546E25">
        <w:t xml:space="preserve">. </w:t>
      </w:r>
      <w:r w:rsidR="001C2202">
        <w:t xml:space="preserve">The potential </w:t>
      </w:r>
      <w:r w:rsidR="00D16CC8">
        <w:t>effect</w:t>
      </w:r>
      <w:r w:rsidR="001C2B82">
        <w:t>s</w:t>
      </w:r>
      <w:r w:rsidR="001C2202">
        <w:t xml:space="preserve"> of increas</w:t>
      </w:r>
      <w:r w:rsidR="00546E25">
        <w:t>ing</w:t>
      </w:r>
      <w:r w:rsidR="001C2202">
        <w:t xml:space="preserve"> STI</w:t>
      </w:r>
      <w:r w:rsidR="00546E25">
        <w:t xml:space="preserve"> incidence</w:t>
      </w:r>
      <w:r w:rsidR="001C2202">
        <w:t xml:space="preserve"> must be </w:t>
      </w:r>
      <w:r w:rsidR="009B33FD">
        <w:t>understood alongside</w:t>
      </w:r>
      <w:r w:rsidR="001C2202">
        <w:t xml:space="preserve"> the </w:t>
      </w:r>
      <w:r w:rsidR="00D16CC8">
        <w:t xml:space="preserve">HIV </w:t>
      </w:r>
      <w:r w:rsidR="001C2202">
        <w:t xml:space="preserve">benefits of PrEP, especially </w:t>
      </w:r>
      <w:r w:rsidR="001C2B82">
        <w:t xml:space="preserve">with </w:t>
      </w:r>
      <w:r w:rsidR="001C2202">
        <w:t>suboptimal adherence</w:t>
      </w:r>
      <w:r w:rsidR="001C2B82">
        <w:t xml:space="preserve"> or antibiotic-resistant STIs</w:t>
      </w:r>
      <w:r w:rsidR="00ED066F">
        <w:t>.</w:t>
      </w:r>
      <w:r w:rsidR="003436E0">
        <w:t xml:space="preserve"> </w:t>
      </w:r>
      <w:r w:rsidR="001C2202">
        <w:t>W</w:t>
      </w:r>
      <w:r w:rsidR="006E3160">
        <w:t xml:space="preserve">e </w:t>
      </w:r>
      <w:r w:rsidR="00616729">
        <w:t xml:space="preserve">make an urgent </w:t>
      </w:r>
      <w:r w:rsidR="006E3160">
        <w:t xml:space="preserve">call for </w:t>
      </w:r>
      <w:r w:rsidR="009D0B32">
        <w:t xml:space="preserve">more evidence on the potential </w:t>
      </w:r>
      <w:r w:rsidR="00D16CC8">
        <w:t>effect</w:t>
      </w:r>
      <w:r w:rsidR="009D0B32">
        <w:t xml:space="preserve"> of individual and community-level risk compensation </w:t>
      </w:r>
      <w:r w:rsidR="00D16CC8">
        <w:t xml:space="preserve">on HIV and STI transmission </w:t>
      </w:r>
      <w:r w:rsidR="009D0B32">
        <w:t xml:space="preserve">among </w:t>
      </w:r>
      <w:r w:rsidR="00616729">
        <w:t xml:space="preserve">all </w:t>
      </w:r>
      <w:r w:rsidR="009D0B32">
        <w:t xml:space="preserve">groups where PrEP is </w:t>
      </w:r>
      <w:r w:rsidR="009E4C52">
        <w:t>available</w:t>
      </w:r>
      <w:r w:rsidR="009D0B32">
        <w:t xml:space="preserve">, </w:t>
      </w:r>
      <w:r w:rsidR="004715AB">
        <w:t>alongside</w:t>
      </w:r>
      <w:r w:rsidR="006E3160">
        <w:t xml:space="preserve"> </w:t>
      </w:r>
      <w:r w:rsidR="009D0B32">
        <w:t>proportionate a</w:t>
      </w:r>
      <w:r w:rsidR="004715AB">
        <w:t xml:space="preserve">nd context-specific programming and communication </w:t>
      </w:r>
      <w:r w:rsidR="001C2202">
        <w:t xml:space="preserve">to mitigate </w:t>
      </w:r>
      <w:r w:rsidR="009D0B32">
        <w:t>risk compensation.</w:t>
      </w:r>
      <w:r w:rsidR="006E3160">
        <w:t xml:space="preserve"> </w:t>
      </w:r>
    </w:p>
    <w:p w14:paraId="47C20241" w14:textId="25F24181" w:rsidR="0007372D" w:rsidRDefault="00224A6C" w:rsidP="009627CF">
      <w:pPr>
        <w:jc w:val="both"/>
      </w:pPr>
      <w:r>
        <w:rPr>
          <w:b/>
        </w:rPr>
        <w:t>First, we do not understand</w:t>
      </w:r>
      <w:r w:rsidR="00074812">
        <w:rPr>
          <w:b/>
        </w:rPr>
        <w:t xml:space="preserve"> how PrEP will affect </w:t>
      </w:r>
      <w:r w:rsidR="009E4C52">
        <w:rPr>
          <w:b/>
        </w:rPr>
        <w:t>epidemic dynamics</w:t>
      </w:r>
      <w:r w:rsidR="006E3160" w:rsidRPr="004555D7">
        <w:rPr>
          <w:b/>
        </w:rPr>
        <w:t xml:space="preserve"> well enough to make </w:t>
      </w:r>
      <w:r w:rsidR="00074812">
        <w:rPr>
          <w:b/>
        </w:rPr>
        <w:t xml:space="preserve">informed </w:t>
      </w:r>
      <w:r w:rsidR="006E3160" w:rsidRPr="004555D7">
        <w:rPr>
          <w:b/>
        </w:rPr>
        <w:t>trade-off</w:t>
      </w:r>
      <w:r w:rsidR="00074812">
        <w:rPr>
          <w:b/>
        </w:rPr>
        <w:t>s</w:t>
      </w:r>
      <w:r w:rsidR="006E3160" w:rsidRPr="004555D7">
        <w:rPr>
          <w:b/>
        </w:rPr>
        <w:t xml:space="preserve"> between disease burdens</w:t>
      </w:r>
      <w:r w:rsidR="00074812">
        <w:rPr>
          <w:b/>
        </w:rPr>
        <w:t xml:space="preserve"> from HIV and STIs</w:t>
      </w:r>
      <w:r w:rsidR="007B6286">
        <w:t>.</w:t>
      </w:r>
      <w:r>
        <w:t xml:space="preserve"> </w:t>
      </w:r>
      <w:r w:rsidR="009E4C52">
        <w:t>M</w:t>
      </w:r>
      <w:r>
        <w:t xml:space="preserve">odels </w:t>
      </w:r>
      <w:r w:rsidR="001C2B82">
        <w:t xml:space="preserve">have not </w:t>
      </w:r>
      <w:r w:rsidR="009B33FD">
        <w:t xml:space="preserve">always </w:t>
      </w:r>
      <w:r w:rsidR="001C2B82">
        <w:t>predicted HIV epidemics accurately</w:t>
      </w:r>
      <w:r w:rsidR="00B96320">
        <w:t xml:space="preserve"> to-date</w:t>
      </w:r>
      <w:r w:rsidR="00074812">
        <w:fldChar w:fldCharType="begin">
          <w:fldData xml:space="preserve">PEVuZE5vdGU+PENpdGU+PEF1dGhvcj5FYXRvbjwvQXV0aG9yPjxZZWFyPjIwMTM8L1llYXI+PFJl
Y051bT43NTM8L1JlY051bT48RGlzcGxheVRleHQ+WzExXTwvRGlzcGxheVRleHQ+PHJlY29yZD48
cmVjLW51bWJlcj43NTM8L3JlYy1udW1iZXI+PGZvcmVpZ24ta2V5cz48a2V5IGFwcD0iRU4iIGRi
LWlkPSI1djVhcGU5dGFwNTl6eWV2dHZleHR0NTM5YTVmZHpmNXIyc3YiIHRpbWVzdGFtcD0iMTQ3
MTg3MTI1MCI+NzUzPC9rZXk+PC9mb3JlaWduLWtleXM+PHJlZi10eXBlIG5hbWU9IkpvdXJuYWwg
QXJ0aWNsZSI+MTc8L3JlZi10eXBlPjxjb250cmlidXRvcnM+PGF1dGhvcnM+PGF1dGhvcj5FYXRv
biwgSmVmZnJleSBXLjwvYXV0aG9yPjxhdXRob3I+TWVuemllcywgTmljb2xhcyBBLjwvYXV0aG9y
PjxhdXRob3I+U3RvdmVyLCBKb2huPC9hdXRob3I+PGF1dGhvcj5DYW1iaWFubywgVmFsZW50aW5h
PC9hdXRob3I+PGF1dGhvcj5DaGluZGVsZXZpdGNoLCBMZW9uaWQ8L2F1dGhvcj48YXV0aG9yPkNv
cmksIEFubmU8L2F1dGhvcj48YXV0aG9yPkhvbnRlbGV6LCBKYW4gQS4gQy48L2F1dGhvcj48YXV0
aG9yPkh1bWFpciwgU2FsYWw8L2F1dGhvcj48YXV0aG9yPktlcnIsIENsaWZmIEMuPC9hdXRob3I+
PGF1dGhvcj5LbGVpbiwgRGFuaWVsIEouPC9hdXRob3I+PGF1dGhvcj5NaXNocmEsIFNoYXJtaXN0
aGE8L2F1dGhvcj48YXV0aG9yPk1pdGNoZWxsLCBLYXRlIE0uPC9hdXRob3I+PGF1dGhvcj5OaWNo
b2xzLCBCcm9va2UgRS48L2F1dGhvcj48YXV0aG9yPlZpY2tlcm1hbiwgUGV0ZXI8L2F1dGhvcj48
YXV0aG9yPkJha2tlciwgUm9lbDwvYXV0aG9yPjxhdXRob3I+QsOkcm5pZ2hhdXNlbiwgVGlsbDwv
YXV0aG9yPjxhdXRob3I+QmVyc2h0ZXluLCBBbm5hPC9hdXRob3I+PGF1dGhvcj5CbG9vbSwgRGF2
aWQgRS48L2F1dGhvcj48YXV0aG9yPkJvaWx5LCBNYXJpZS1DbGF1ZGU8L2F1dGhvcj48YXV0aG9y
PkNoYW5nLCBTdGV3YXJ0IFQuPC9hdXRob3I+PGF1dGhvcj5Db2hlbiwgVGVkPC9hdXRob3I+PGF1
dGhvcj5Eb2RkLCBQZXRlciBKLjwvYXV0aG9yPjxhdXRob3I+RnJhc2VyLCBDaHJpc3RvcGhlPC9h
dXRob3I+PGF1dGhvcj5Hb3BhbGFwcGEsIENoYWl0cmE8L2F1dGhvcj48YXV0aG9yPkx1bmRncmVu
LCBKZW5zPC9hdXRob3I+PGF1dGhvcj5NYXJ0aW4sIE5hdGFzaGEgSy48L2F1dGhvcj48YXV0aG9y
Pk1pa2tlbHNlbiwgRXZlbGlubjwvYXV0aG9yPjxhdXRob3I+TW91bnRhaW4sIEVsaXNhPC9hdXRo
b3I+PGF1dGhvcj5QaGFtLCBRdWFuZyBELjwvYXV0aG9yPjxhdXRob3I+UGlja2xlcywgTWljaGFl
bDwvYXV0aG9yPjxhdXRob3I+UGhpbGxpcHMsIEFuZHJldzwvYXV0aG9yPjxhdXRob3I+UGxhdHQs
IEx1Y3k8L2F1dGhvcj48YXV0aG9yPlByZXRvcml1cywgQ2FyZWw8L2F1dGhvcj48YXV0aG9yPlBy
dWRkZW4sIEhvbGx5IEouPC9hdXRob3I+PGF1dGhvcj5TYWxvbW9uLCBKb3NodWEgQS48L2F1dGhv
cj48YXV0aG9yPnZhbiBkZSBWaWp2ZXIsIERhdmlkIEEuIE0uIEMuPC9hdXRob3I+PGF1dGhvcj5k
ZSBWbGFzLCBTYWtlIEouPC9hdXRob3I+PGF1dGhvcj5XYWduZXIsIEJyYWRsZXkgRy48L2F1dGhv
cj48YXV0aG9yPldoaXRlLCBSaWNoYXJkIEcuPC9hdXRob3I+PGF1dGhvcj5XaWxzb24sIERhdmlk
IFAuPC9hdXRob3I+PGF1dGhvcj5aaGFuZywgTGVpPC9hdXRob3I+PGF1dGhvcj5CbGFuZGZvcmQs
IEpvaG48L2F1dGhvcj48YXV0aG9yPk1leWVyLVJhdGgsIEdlc2luZTwvYXV0aG9yPjxhdXRob3I+
UmVtbWUsIE1pY2hlbGxlPC9hdXRob3I+PGF1dGhvcj5SZXZpbGwsIFBhdWw8L2F1dGhvcj48YXV0
aG9yPlNhbmdydWplZSwgTmFsaW5lZTwvYXV0aG9yPjxhdXRob3I+VGVycmlzLVByZXN0aG9sdCwg
RmVybjwvYXV0aG9yPjxhdXRob3I+RG9oZXJ0eSwgTWVnPC9hdXRob3I+PGF1dGhvcj5TaGFmZmVy
LCBOYXRoYW48L2F1dGhvcj48YXV0aG9yPkVhc3RlcmJyb29rLCBQaGlsaXBwYSBKLjwvYXV0aG9y
PjxhdXRob3I+SGlybnNjaGFsbCwgR290dGZyaWVkPC9hdXRob3I+PGF1dGhvcj5IYWxsZXR0LCBU
aW1vdGh5IEIuPC9hdXRob3I+PC9hdXRob3JzPjwvY29udHJpYnV0b3JzPjx0aXRsZXM+PHRpdGxl
PkhlYWx0aCBiZW5lZml0cywgY29zdHMsIGFuZCBjb3N0LWVmZmVjdGl2ZW5lc3Mgb2YgZWFybGll
ciBlbGlnaWJpbGl0eSBmb3IgYWR1bHQgYW50aXJldHJvdmlyYWwgdGhlcmFweSBhbmQgZXhwYW5k
ZWQgdHJlYXRtZW50IGNvdmVyYWdlOiBhIGNvbWJpbmVkIGFuYWx5c2lzIG9mIDEyIG1hdGhlbWF0
aWNhbCBtb2RlbHM8L3RpdGxlPjxzZWNvbmRhcnktdGl0bGU+VGhlIGxhbmNldCBnbG9iYWwgaGVh
bHRoPC9zZWNvbmRhcnktdGl0bGU+PC90aXRsZXM+PHBlcmlvZGljYWw+PGZ1bGwtdGl0bGU+VGhl
IExhbmNldCBHbG9iYWwgSGVhbHRoPC9mdWxsLXRpdGxlPjwvcGVyaW9kaWNhbD48cGFnZXM+MjMt
MzQ8L3BhZ2VzPjx2b2x1bWU+Mjwvdm9sdW1lPjxudW1iZXI+MTwvbnVtYmVyPjxkYXRlcz48eWVh
cj4yMDEzPC95ZWFyPjxwdWItZGF0ZXM+PGRhdGU+MTIvMTA8L2RhdGU+PC9wdWItZGF0ZXM+PC9k
YXRlcz48aXNibj4yMjE0LTEwOVg8L2lzYm4+PGFjY2Vzc2lvbi1udW0+UE1DNDExNDQwMjwvYWNj
ZXNzaW9uLW51bT48dXJscz48cmVsYXRlZC11cmxzPjx1cmw+aHR0cDovL3d3dy5uY2JpLm5sbS5u
aWguZ292L3BtYy9hcnRpY2xlcy9QTUM0MTE0NDAyLzwvdXJsPjwvcmVsYXRlZC11cmxzPjwvdXJs
cz48ZWxlY3Ryb25pYy1yZXNvdXJjZS1udW0+MTAuMTAxNi9TMjIxNC0xMDlYKDEzKTcwMTcyLTQ8
L2VsZWN0cm9uaWMtcmVzb3VyY2UtbnVtPjxyZW1vdGUtZGF0YWJhc2UtbmFtZT5QTUM8L3JlbW90
ZS1kYXRhYmFzZS1uYW1lPjwvcmVjb3JkPjwvQ2l0ZT48L0VuZE5vdGU+
</w:fldData>
        </w:fldChar>
      </w:r>
      <w:r w:rsidR="003436E0" w:rsidRPr="007C3CE3">
        <w:instrText xml:space="preserve"> ADDIN EN.CITE </w:instrText>
      </w:r>
      <w:r w:rsidR="003436E0" w:rsidRPr="00D16CC8">
        <w:fldChar w:fldCharType="begin">
          <w:fldData xml:space="preserve">PEVuZE5vdGU+PENpdGU+PEF1dGhvcj5FYXRvbjwvQXV0aG9yPjxZZWFyPjIwMTM8L1llYXI+PFJl
Y051bT43NTM8L1JlY051bT48RGlzcGxheVRleHQ+WzExXTwvRGlzcGxheVRleHQ+PHJlY29yZD48
cmVjLW51bWJlcj43NTM8L3JlYy1udW1iZXI+PGZvcmVpZ24ta2V5cz48a2V5IGFwcD0iRU4iIGRi
LWlkPSI1djVhcGU5dGFwNTl6eWV2dHZleHR0NTM5YTVmZHpmNXIyc3YiIHRpbWVzdGFtcD0iMTQ3
MTg3MTI1MCI+NzUzPC9rZXk+PC9mb3JlaWduLWtleXM+PHJlZi10eXBlIG5hbWU9IkpvdXJuYWwg
QXJ0aWNsZSI+MTc8L3JlZi10eXBlPjxjb250cmlidXRvcnM+PGF1dGhvcnM+PGF1dGhvcj5FYXRv
biwgSmVmZnJleSBXLjwvYXV0aG9yPjxhdXRob3I+TWVuemllcywgTmljb2xhcyBBLjwvYXV0aG9y
PjxhdXRob3I+U3RvdmVyLCBKb2huPC9hdXRob3I+PGF1dGhvcj5DYW1iaWFubywgVmFsZW50aW5h
PC9hdXRob3I+PGF1dGhvcj5DaGluZGVsZXZpdGNoLCBMZW9uaWQ8L2F1dGhvcj48YXV0aG9yPkNv
cmksIEFubmU8L2F1dGhvcj48YXV0aG9yPkhvbnRlbGV6LCBKYW4gQS4gQy48L2F1dGhvcj48YXV0
aG9yPkh1bWFpciwgU2FsYWw8L2F1dGhvcj48YXV0aG9yPktlcnIsIENsaWZmIEMuPC9hdXRob3I+
PGF1dGhvcj5LbGVpbiwgRGFuaWVsIEouPC9hdXRob3I+PGF1dGhvcj5NaXNocmEsIFNoYXJtaXN0
aGE8L2F1dGhvcj48YXV0aG9yPk1pdGNoZWxsLCBLYXRlIE0uPC9hdXRob3I+PGF1dGhvcj5OaWNo
b2xzLCBCcm9va2UgRS48L2F1dGhvcj48YXV0aG9yPlZpY2tlcm1hbiwgUGV0ZXI8L2F1dGhvcj48
YXV0aG9yPkJha2tlciwgUm9lbDwvYXV0aG9yPjxhdXRob3I+QsOkcm5pZ2hhdXNlbiwgVGlsbDwv
YXV0aG9yPjxhdXRob3I+QmVyc2h0ZXluLCBBbm5hPC9hdXRob3I+PGF1dGhvcj5CbG9vbSwgRGF2
aWQgRS48L2F1dGhvcj48YXV0aG9yPkJvaWx5LCBNYXJpZS1DbGF1ZGU8L2F1dGhvcj48YXV0aG9y
PkNoYW5nLCBTdGV3YXJ0IFQuPC9hdXRob3I+PGF1dGhvcj5Db2hlbiwgVGVkPC9hdXRob3I+PGF1
dGhvcj5Eb2RkLCBQZXRlciBKLjwvYXV0aG9yPjxhdXRob3I+RnJhc2VyLCBDaHJpc3RvcGhlPC9h
dXRob3I+PGF1dGhvcj5Hb3BhbGFwcGEsIENoYWl0cmE8L2F1dGhvcj48YXV0aG9yPkx1bmRncmVu
LCBKZW5zPC9hdXRob3I+PGF1dGhvcj5NYXJ0aW4sIE5hdGFzaGEgSy48L2F1dGhvcj48YXV0aG9y
Pk1pa2tlbHNlbiwgRXZlbGlubjwvYXV0aG9yPjxhdXRob3I+TW91bnRhaW4sIEVsaXNhPC9hdXRo
b3I+PGF1dGhvcj5QaGFtLCBRdWFuZyBELjwvYXV0aG9yPjxhdXRob3I+UGlja2xlcywgTWljaGFl
bDwvYXV0aG9yPjxhdXRob3I+UGhpbGxpcHMsIEFuZHJldzwvYXV0aG9yPjxhdXRob3I+UGxhdHQs
IEx1Y3k8L2F1dGhvcj48YXV0aG9yPlByZXRvcml1cywgQ2FyZWw8L2F1dGhvcj48YXV0aG9yPlBy
dWRkZW4sIEhvbGx5IEouPC9hdXRob3I+PGF1dGhvcj5TYWxvbW9uLCBKb3NodWEgQS48L2F1dGhv
cj48YXV0aG9yPnZhbiBkZSBWaWp2ZXIsIERhdmlkIEEuIE0uIEMuPC9hdXRob3I+PGF1dGhvcj5k
ZSBWbGFzLCBTYWtlIEouPC9hdXRob3I+PGF1dGhvcj5XYWduZXIsIEJyYWRsZXkgRy48L2F1dGhv
cj48YXV0aG9yPldoaXRlLCBSaWNoYXJkIEcuPC9hdXRob3I+PGF1dGhvcj5XaWxzb24sIERhdmlk
IFAuPC9hdXRob3I+PGF1dGhvcj5aaGFuZywgTGVpPC9hdXRob3I+PGF1dGhvcj5CbGFuZGZvcmQs
IEpvaG48L2F1dGhvcj48YXV0aG9yPk1leWVyLVJhdGgsIEdlc2luZTwvYXV0aG9yPjxhdXRob3I+
UmVtbWUsIE1pY2hlbGxlPC9hdXRob3I+PGF1dGhvcj5SZXZpbGwsIFBhdWw8L2F1dGhvcj48YXV0
aG9yPlNhbmdydWplZSwgTmFsaW5lZTwvYXV0aG9yPjxhdXRob3I+VGVycmlzLVByZXN0aG9sdCwg
RmVybjwvYXV0aG9yPjxhdXRob3I+RG9oZXJ0eSwgTWVnPC9hdXRob3I+PGF1dGhvcj5TaGFmZmVy
LCBOYXRoYW48L2F1dGhvcj48YXV0aG9yPkVhc3RlcmJyb29rLCBQaGlsaXBwYSBKLjwvYXV0aG9y
PjxhdXRob3I+SGlybnNjaGFsbCwgR290dGZyaWVkPC9hdXRob3I+PGF1dGhvcj5IYWxsZXR0LCBU
aW1vdGh5IEIuPC9hdXRob3I+PC9hdXRob3JzPjwvY29udHJpYnV0b3JzPjx0aXRsZXM+PHRpdGxl
PkhlYWx0aCBiZW5lZml0cywgY29zdHMsIGFuZCBjb3N0LWVmZmVjdGl2ZW5lc3Mgb2YgZWFybGll
ciBlbGlnaWJpbGl0eSBmb3IgYWR1bHQgYW50aXJldHJvdmlyYWwgdGhlcmFweSBhbmQgZXhwYW5k
ZWQgdHJlYXRtZW50IGNvdmVyYWdlOiBhIGNvbWJpbmVkIGFuYWx5c2lzIG9mIDEyIG1hdGhlbWF0
aWNhbCBtb2RlbHM8L3RpdGxlPjxzZWNvbmRhcnktdGl0bGU+VGhlIGxhbmNldCBnbG9iYWwgaGVh
bHRoPC9zZWNvbmRhcnktdGl0bGU+PC90aXRsZXM+PHBlcmlvZGljYWw+PGZ1bGwtdGl0bGU+VGhl
IExhbmNldCBHbG9iYWwgSGVhbHRoPC9mdWxsLXRpdGxlPjwvcGVyaW9kaWNhbD48cGFnZXM+MjMt
MzQ8L3BhZ2VzPjx2b2x1bWU+Mjwvdm9sdW1lPjxudW1iZXI+MTwvbnVtYmVyPjxkYXRlcz48eWVh
cj4yMDEzPC95ZWFyPjxwdWItZGF0ZXM+PGRhdGU+MTIvMTA8L2RhdGU+PC9wdWItZGF0ZXM+PC9k
YXRlcz48aXNibj4yMjE0LTEwOVg8L2lzYm4+PGFjY2Vzc2lvbi1udW0+UE1DNDExNDQwMjwvYWNj
ZXNzaW9uLW51bT48dXJscz48cmVsYXRlZC11cmxzPjx1cmw+aHR0cDovL3d3dy5uY2JpLm5sbS5u
aWguZ292L3BtYy9hcnRpY2xlcy9QTUM0MTE0NDAyLzwvdXJsPjwvcmVsYXRlZC11cmxzPjwvdXJs
cz48ZWxlY3Ryb25pYy1yZXNvdXJjZS1udW0+MTAuMTAxNi9TMjIxNC0xMDlYKDEzKTcwMTcyLTQ8
L2VsZWN0cm9uaWMtcmVzb3VyY2UtbnVtPjxyZW1vdGUtZGF0YWJhc2UtbmFtZT5QTUM8L3JlbW90
ZS1kYXRhYmFzZS1uYW1lPjwvcmVjb3JkPjwvQ2l0ZT48L0VuZE5vdGU+
</w:fldData>
        </w:fldChar>
      </w:r>
      <w:r w:rsidR="003436E0" w:rsidRPr="007C3CE3">
        <w:instrText xml:space="preserve"> ADDIN EN.CITE.DATA </w:instrText>
      </w:r>
      <w:r w:rsidR="003436E0" w:rsidRPr="00D16CC8">
        <w:fldChar w:fldCharType="end"/>
      </w:r>
      <w:r w:rsidR="00074812">
        <w:fldChar w:fldCharType="separate"/>
      </w:r>
      <w:r w:rsidR="003436E0">
        <w:rPr>
          <w:noProof/>
        </w:rPr>
        <w:t>[11]</w:t>
      </w:r>
      <w:r w:rsidR="00074812">
        <w:fldChar w:fldCharType="end"/>
      </w:r>
      <w:r w:rsidR="007E1891">
        <w:t xml:space="preserve">, and more data are needed to fully understand the </w:t>
      </w:r>
      <w:r w:rsidR="009B33FD">
        <w:t xml:space="preserve">long-term </w:t>
      </w:r>
      <w:r w:rsidR="007E1891">
        <w:t xml:space="preserve">impact of PrEP in </w:t>
      </w:r>
      <w:r w:rsidR="009B33FD">
        <w:t xml:space="preserve">a variety of real-world settings, in order to improve incorrect assumptions which reduce </w:t>
      </w:r>
      <w:r w:rsidR="0007372D">
        <w:t>modeller and policymaker</w:t>
      </w:r>
      <w:r w:rsidR="0007372D">
        <w:t xml:space="preserve"> </w:t>
      </w:r>
      <w:r w:rsidR="009B33FD">
        <w:t>confidence in their projections</w:t>
      </w:r>
      <w:r w:rsidR="006E3160">
        <w:t xml:space="preserve">. </w:t>
      </w:r>
      <w:r w:rsidR="007E1891">
        <w:t>Yet m</w:t>
      </w:r>
      <w:r w:rsidR="003309EA">
        <w:t xml:space="preserve">odelling </w:t>
      </w:r>
      <w:r w:rsidR="007E1891">
        <w:t xml:space="preserve">is an important component </w:t>
      </w:r>
      <w:r w:rsidR="007E1891">
        <w:lastRenderedPageBreak/>
        <w:t xml:space="preserve">of the health technology appraisal process, and </w:t>
      </w:r>
      <w:r w:rsidR="003309EA">
        <w:t xml:space="preserve">will be critical to understand how </w:t>
      </w:r>
      <w:r w:rsidR="00A54762">
        <w:t xml:space="preserve">PrEP’s </w:t>
      </w:r>
      <w:r w:rsidR="003309EA">
        <w:t>impac</w:t>
      </w:r>
      <w:r w:rsidR="00A54762">
        <w:t>t</w:t>
      </w:r>
      <w:r w:rsidR="003309EA">
        <w:t xml:space="preserve"> is affected by risk compensation</w:t>
      </w:r>
      <w:r w:rsidR="006367EE">
        <w:t xml:space="preserve"> and resulting changes in STI dynamics</w:t>
      </w:r>
      <w:r w:rsidR="003466A0">
        <w:fldChar w:fldCharType="begin"/>
      </w:r>
      <w:r w:rsidR="003436E0">
        <w:instrText xml:space="preserve"> ADDIN EN.CITE &lt;EndNote&gt;&lt;Cite&gt;&lt;Author&gt;Grant&lt;/Author&gt;&lt;Year&gt;2017&lt;/Year&gt;&lt;RecNum&gt;1160&lt;/RecNum&gt;&lt;DisplayText&gt;[12]&lt;/DisplayText&gt;&lt;record&gt;&lt;rec-number&gt;1160&lt;/rec-number&gt;&lt;foreign-keys&gt;&lt;key app="EN" db-id="5v5ape9tap59zyevtvextt539a5fdzf5r2sv" timestamp="1494492443"&gt;1160&lt;/key&gt;&lt;/foreign-keys&gt;&lt;ref-type name="Journal Article"&gt;17&lt;/ref-type&gt;&lt;contributors&gt;&lt;authors&gt;&lt;author&gt;Grant, H&lt;/author&gt;&lt;author&gt;Mukandavire, Z&lt;/author&gt;&lt;author&gt;Eakle, R.&lt;/author&gt;&lt;author&gt;Prudden, Holly J.&lt;/author&gt;&lt;author&gt;Gomez, Gabriela B&lt;/author&gt;&lt;author&gt;Rees, H.&lt;/author&gt;&lt;author&gt;Watts, C.&lt;/author&gt;&lt;/authors&gt;&lt;/contributors&gt;&lt;titles&gt;&lt;title&gt;When is condom migration on PrEP a concern? Modelling insights from a Hillbrow, South Africa case study&lt;/title&gt;&lt;secondary-title&gt;Under submission&lt;/secondary-title&gt;&lt;/titles&gt;&lt;periodical&gt;&lt;full-title&gt;Under submission&lt;/full-title&gt;&lt;/periodical&gt;&lt;dates&gt;&lt;year&gt;2017&lt;/year&gt;&lt;/dates&gt;&lt;urls&gt;&lt;/urls&gt;&lt;/record&gt;&lt;/Cite&gt;&lt;/EndNote&gt;</w:instrText>
      </w:r>
      <w:r w:rsidR="003466A0">
        <w:fldChar w:fldCharType="separate"/>
      </w:r>
      <w:r w:rsidR="003436E0">
        <w:rPr>
          <w:noProof/>
        </w:rPr>
        <w:t>[12]</w:t>
      </w:r>
      <w:r w:rsidR="003466A0">
        <w:fldChar w:fldCharType="end"/>
      </w:r>
      <w:r w:rsidR="007E1891">
        <w:t>. T</w:t>
      </w:r>
      <w:r w:rsidR="003436E0">
        <w:t>here are</w:t>
      </w:r>
      <w:r w:rsidR="003309EA">
        <w:t xml:space="preserve"> currently</w:t>
      </w:r>
      <w:r w:rsidR="006E3160">
        <w:t xml:space="preserve"> </w:t>
      </w:r>
      <w:r w:rsidR="002D0C98">
        <w:t>few</w:t>
      </w:r>
      <w:r w:rsidR="006E3160">
        <w:t xml:space="preserve"> </w:t>
      </w:r>
      <w:r w:rsidR="003436E0">
        <w:t xml:space="preserve">behavioural </w:t>
      </w:r>
      <w:r w:rsidR="00085E68">
        <w:t>data to parameterise PrEP models</w:t>
      </w:r>
      <w:r w:rsidR="007E1891">
        <w:t>, f</w:t>
      </w:r>
      <w:r w:rsidR="003466A0">
        <w:t>or example risk compensation may cluster among people with different risk factors (</w:t>
      </w:r>
      <w:r w:rsidR="00144FB5">
        <w:t>e</w:t>
      </w:r>
      <w:r w:rsidR="003466A0">
        <w:t>.</w:t>
      </w:r>
      <w:r w:rsidR="00144FB5">
        <w:t>g</w:t>
      </w:r>
      <w:r w:rsidR="003466A0">
        <w:t>. multiple partners</w:t>
      </w:r>
      <w:r w:rsidR="001C2B82">
        <w:t xml:space="preserve"> or seroconcordance)</w:t>
      </w:r>
      <w:r w:rsidR="003466A0">
        <w:t xml:space="preserve"> which </w:t>
      </w:r>
      <w:r w:rsidR="003436E0">
        <w:t>are</w:t>
      </w:r>
      <w:r w:rsidR="003466A0">
        <w:t xml:space="preserve"> not accurately reflect</w:t>
      </w:r>
      <w:r w:rsidR="003436E0">
        <w:t>ed</w:t>
      </w:r>
      <w:r w:rsidR="003466A0">
        <w:t xml:space="preserve"> </w:t>
      </w:r>
      <w:r w:rsidR="003436E0">
        <w:t xml:space="preserve">in </w:t>
      </w:r>
      <w:r w:rsidR="003466A0">
        <w:t>sexual mixing assumptions.</w:t>
      </w:r>
      <w:r w:rsidR="007E1891">
        <w:t xml:space="preserve"> </w:t>
      </w:r>
      <w:r w:rsidR="009B33FD" w:rsidRPr="007D46EF">
        <w:t>PrEP guidelines also require regular STI testing which could increase early diagnosis and treatment, potentially counteracting or even surpas</w:t>
      </w:r>
      <w:r w:rsidR="0076292C">
        <w:t xml:space="preserve">sing the effect of any </w:t>
      </w:r>
      <w:bookmarkStart w:id="0" w:name="_GoBack"/>
      <w:bookmarkEnd w:id="0"/>
      <w:r w:rsidR="009B33FD" w:rsidRPr="007D46EF">
        <w:t>increases in risky sexual behaviour</w:t>
      </w:r>
      <w:r w:rsidR="009B33FD">
        <w:t>.</w:t>
      </w:r>
    </w:p>
    <w:p w14:paraId="6843C03E" w14:textId="61DF1F56" w:rsidR="00085E68" w:rsidRDefault="00DB0334" w:rsidP="009627CF">
      <w:pPr>
        <w:jc w:val="both"/>
      </w:pPr>
      <w:r w:rsidRPr="004555D7">
        <w:rPr>
          <w:b/>
        </w:rPr>
        <w:t xml:space="preserve">Second, </w:t>
      </w:r>
      <w:r w:rsidR="00085E68" w:rsidRPr="004555D7">
        <w:rPr>
          <w:b/>
        </w:rPr>
        <w:t xml:space="preserve">the majority of evidence </w:t>
      </w:r>
      <w:r w:rsidR="00074812">
        <w:rPr>
          <w:b/>
        </w:rPr>
        <w:t xml:space="preserve">on risk compensation </w:t>
      </w:r>
      <w:r w:rsidR="00085E68" w:rsidRPr="004555D7">
        <w:rPr>
          <w:b/>
        </w:rPr>
        <w:t>exists among MSM groups in high-income countries</w:t>
      </w:r>
      <w:r w:rsidR="00085E68">
        <w:t xml:space="preserve">. Yet PrEP is </w:t>
      </w:r>
      <w:r w:rsidR="003309EA">
        <w:t>now</w:t>
      </w:r>
      <w:r w:rsidR="00085E68">
        <w:t xml:space="preserve"> a key part of HIV prevention </w:t>
      </w:r>
      <w:r w:rsidR="00200E2E">
        <w:t>programmes</w:t>
      </w:r>
      <w:r w:rsidR="00A54762">
        <w:t xml:space="preserve"> </w:t>
      </w:r>
      <w:r w:rsidR="009739AF">
        <w:t>among other high</w:t>
      </w:r>
      <w:r w:rsidR="00AB3E14">
        <w:t>-</w:t>
      </w:r>
      <w:r w:rsidR="009739AF">
        <w:t xml:space="preserve">risk groups, for example </w:t>
      </w:r>
      <w:r w:rsidR="00085E68">
        <w:t>adolescent girls and young women</w:t>
      </w:r>
      <w:r w:rsidR="009739AF">
        <w:t xml:space="preserve"> in sub-Saharan Africa</w:t>
      </w:r>
      <w:r w:rsidR="003309EA">
        <w:t xml:space="preserve">. We have </w:t>
      </w:r>
      <w:r w:rsidR="009E4C52">
        <w:t>little</w:t>
      </w:r>
      <w:r w:rsidR="003309EA">
        <w:t xml:space="preserve"> evidence on risk compensation or PrEP adherence among these groups</w:t>
      </w:r>
      <w:r w:rsidR="009739AF">
        <w:t>.</w:t>
      </w:r>
      <w:r w:rsidR="00085E68">
        <w:t xml:space="preserve"> The burden of STI acquisition is </w:t>
      </w:r>
      <w:r w:rsidR="009739AF">
        <w:t xml:space="preserve">also </w:t>
      </w:r>
      <w:r w:rsidR="00085E68">
        <w:t xml:space="preserve">much higher among women of reproductive age, where chlamydia and gonorrhoea can cause a range of </w:t>
      </w:r>
      <w:r w:rsidR="00D85B88">
        <w:t xml:space="preserve">reproductive </w:t>
      </w:r>
      <w:r w:rsidR="00085E68">
        <w:t>morbidity</w:t>
      </w:r>
      <w:r w:rsidR="00A91327">
        <w:t xml:space="preserve"> and display increasing antibiotic resistance</w:t>
      </w:r>
      <w:r w:rsidR="00085E68">
        <w:t>. Therefore</w:t>
      </w:r>
      <w:r w:rsidR="004555D7">
        <w:t>,</w:t>
      </w:r>
      <w:r w:rsidR="00085E68">
        <w:t xml:space="preserve"> the generalisability of </w:t>
      </w:r>
      <w:r w:rsidR="00A71113">
        <w:t xml:space="preserve">risk compensation </w:t>
      </w:r>
      <w:r w:rsidR="00085E68">
        <w:t xml:space="preserve">evidence and its implications outside high-income MSM groups is very limited. </w:t>
      </w:r>
    </w:p>
    <w:p w14:paraId="0A32FF6A" w14:textId="199B3116" w:rsidR="004555D7" w:rsidRDefault="004555D7" w:rsidP="009627CF">
      <w:pPr>
        <w:jc w:val="both"/>
      </w:pPr>
      <w:r w:rsidRPr="004555D7">
        <w:rPr>
          <w:b/>
        </w:rPr>
        <w:t>Third, more evidence is needed on the effect of community-level risk compensation</w:t>
      </w:r>
      <w:r>
        <w:t xml:space="preserve">; in particular </w:t>
      </w:r>
      <w:r w:rsidR="00D85B88">
        <w:t xml:space="preserve">sexual </w:t>
      </w:r>
      <w:r>
        <w:t>behaviour</w:t>
      </w:r>
      <w:r w:rsidR="00D85B88">
        <w:t>s</w:t>
      </w:r>
      <w:r>
        <w:t xml:space="preserve"> </w:t>
      </w:r>
      <w:r w:rsidR="00AB3E14">
        <w:t xml:space="preserve">among </w:t>
      </w:r>
      <w:r>
        <w:t>non-PrEP users</w:t>
      </w:r>
      <w:r w:rsidR="009450F9">
        <w:t xml:space="preserve"> </w:t>
      </w:r>
      <w:r w:rsidR="00AB3E14">
        <w:t>i</w:t>
      </w:r>
      <w:r w:rsidR="00AB3E14" w:rsidRPr="00316FC2">
        <w:t>n the context of PrEP availability</w:t>
      </w:r>
      <w:r w:rsidR="00A91327">
        <w:t>,</w:t>
      </w:r>
      <w:r w:rsidR="00AB3E14" w:rsidRPr="00316FC2">
        <w:t xml:space="preserve"> and early treatment for people living with HIV</w:t>
      </w:r>
      <w:r w:rsidR="00AB3E14">
        <w:t xml:space="preserve"> (PLHIV)</w:t>
      </w:r>
      <w:r>
        <w:t xml:space="preserve">. Risk compensation </w:t>
      </w:r>
      <w:r w:rsidR="00013632">
        <w:t xml:space="preserve">is unlikely to undermine the HIV prevention benefits of PrEP </w:t>
      </w:r>
      <w:r>
        <w:t xml:space="preserve">among </w:t>
      </w:r>
      <w:r w:rsidR="00013632">
        <w:t xml:space="preserve">adherent </w:t>
      </w:r>
      <w:r>
        <w:t>PrEP users</w:t>
      </w:r>
      <w:r w:rsidR="00AA06B2">
        <w:t>.</w:t>
      </w:r>
      <w:r>
        <w:t xml:space="preserve"> </w:t>
      </w:r>
      <w:r w:rsidR="00AA06B2">
        <w:t>H</w:t>
      </w:r>
      <w:r>
        <w:t>owever</w:t>
      </w:r>
      <w:r w:rsidR="00AA06B2">
        <w:t>,</w:t>
      </w:r>
      <w:r>
        <w:t xml:space="preserve"> small behavioural changes among non-users may reduce </w:t>
      </w:r>
      <w:r w:rsidR="00A54762">
        <w:t>PrEP’s</w:t>
      </w:r>
      <w:r>
        <w:t xml:space="preserve"> overall epidemiological benefit. </w:t>
      </w:r>
      <w:r w:rsidR="004902A8">
        <w:t xml:space="preserve">To model this, it </w:t>
      </w:r>
      <w:r w:rsidR="00DD286A">
        <w:t xml:space="preserve">is important to quantify the extent to which </w:t>
      </w:r>
      <w:r w:rsidR="00D85B88">
        <w:t>PL</w:t>
      </w:r>
      <w:r w:rsidR="00DD286A">
        <w:t>HIV are likely to have undetectable viral loads</w:t>
      </w:r>
      <w:r w:rsidR="00A91327">
        <w:t xml:space="preserve"> and/or STIs</w:t>
      </w:r>
      <w:r w:rsidR="00AA06B2">
        <w:t>, particularly in</w:t>
      </w:r>
      <w:r w:rsidR="005D434A">
        <w:t xml:space="preserve"> low and middle</w:t>
      </w:r>
      <w:r w:rsidR="004902A8">
        <w:t>-</w:t>
      </w:r>
      <w:r w:rsidR="005D434A">
        <w:t>income countries</w:t>
      </w:r>
      <w:r w:rsidR="00AA06B2">
        <w:t xml:space="preserve"> where data is scarce. </w:t>
      </w:r>
    </w:p>
    <w:p w14:paraId="617D46C5" w14:textId="4CAFB046" w:rsidR="004555D7" w:rsidRDefault="004555D7" w:rsidP="007D46EF">
      <w:r w:rsidRPr="004555D7">
        <w:rPr>
          <w:b/>
        </w:rPr>
        <w:t>Fourth, more research is needed on how users understand PrEP as a complement or substitute for alternat</w:t>
      </w:r>
      <w:r w:rsidR="00452D83">
        <w:rPr>
          <w:b/>
        </w:rPr>
        <w:t>e</w:t>
      </w:r>
      <w:r>
        <w:rPr>
          <w:b/>
        </w:rPr>
        <w:t xml:space="preserve"> prevention strategies.</w:t>
      </w:r>
      <w:r w:rsidR="007D46EF">
        <w:t xml:space="preserve"> </w:t>
      </w:r>
      <w:r w:rsidR="007D46EF" w:rsidRPr="007D46EF">
        <w:t>Although guidelines recommend that PrEP users be counselled to use condoms, these are inconsistent since eligibility criteria for PrEP include reporting inconsistent condom use. Different, effective alternatives may therefore be needed to prevent STIs</w:t>
      </w:r>
      <w:r w:rsidR="007D46EF">
        <w:t xml:space="preserve"> alongside PrEP, as condoms </w:t>
      </w:r>
      <w:r w:rsidR="00AA06B2">
        <w:t>may be</w:t>
      </w:r>
      <w:r w:rsidR="002D0C98">
        <w:t xml:space="preserve"> hard to</w:t>
      </w:r>
      <w:r w:rsidR="007B6286">
        <w:t xml:space="preserve"> </w:t>
      </w:r>
      <w:r w:rsidR="000764F5">
        <w:t xml:space="preserve">promote among people </w:t>
      </w:r>
      <w:r w:rsidR="007D46EF">
        <w:t>who are</w:t>
      </w:r>
      <w:r w:rsidR="000764F5">
        <w:t xml:space="preserve"> primar</w:t>
      </w:r>
      <w:r w:rsidR="007D46EF">
        <w:t>ily</w:t>
      </w:r>
      <w:r w:rsidR="000764F5">
        <w:t xml:space="preserve"> concern</w:t>
      </w:r>
      <w:r w:rsidR="007D46EF">
        <w:t>ed</w:t>
      </w:r>
      <w:r w:rsidR="000764F5">
        <w:t xml:space="preserve"> </w:t>
      </w:r>
      <w:r w:rsidR="007D46EF">
        <w:t>with</w:t>
      </w:r>
      <w:r w:rsidR="000764F5">
        <w:t xml:space="preserve"> HIV prevention</w:t>
      </w:r>
      <w:r w:rsidR="00AA06B2">
        <w:t xml:space="preserve">. </w:t>
      </w:r>
      <w:r w:rsidR="007B6286">
        <w:t xml:space="preserve"> </w:t>
      </w:r>
      <w:r w:rsidR="009450F9">
        <w:t>The extent to which PrEP</w:t>
      </w:r>
      <w:r w:rsidR="003466A0">
        <w:t xml:space="preserve"> </w:t>
      </w:r>
      <w:r w:rsidR="000764F5">
        <w:t xml:space="preserve">is used </w:t>
      </w:r>
      <w:r w:rsidR="008E1573">
        <w:t xml:space="preserve">as a </w:t>
      </w:r>
      <w:r w:rsidR="003466A0">
        <w:t>substitute</w:t>
      </w:r>
      <w:r w:rsidR="008E1573">
        <w:t xml:space="preserve"> to</w:t>
      </w:r>
      <w:r w:rsidR="009450F9">
        <w:t xml:space="preserve"> condoms, is likely to vary between populations and contexts. </w:t>
      </w:r>
      <w:r w:rsidR="00A74C9E">
        <w:t xml:space="preserve">It is critical </w:t>
      </w:r>
      <w:r w:rsidR="009450F9">
        <w:t>that we understand</w:t>
      </w:r>
      <w:r w:rsidR="00A74C9E">
        <w:t xml:space="preserve"> behavioural and structural </w:t>
      </w:r>
      <w:r w:rsidR="003A00CE">
        <w:t xml:space="preserve">approaches that support </w:t>
      </w:r>
      <w:r w:rsidR="004902A8">
        <w:t>the provision of combination prevention services and tailored prevention packages.</w:t>
      </w:r>
    </w:p>
    <w:p w14:paraId="7893F464" w14:textId="47AD53EC" w:rsidR="003466A0" w:rsidRPr="0079215B" w:rsidRDefault="003466A0" w:rsidP="009627CF">
      <w:pPr>
        <w:jc w:val="both"/>
      </w:pPr>
      <w:r>
        <w:rPr>
          <w:b/>
        </w:rPr>
        <w:t xml:space="preserve">Finally, </w:t>
      </w:r>
      <w:r w:rsidR="00095464">
        <w:rPr>
          <w:b/>
        </w:rPr>
        <w:t>where intermittent PrEP is</w:t>
      </w:r>
      <w:r w:rsidR="004715AB">
        <w:rPr>
          <w:b/>
        </w:rPr>
        <w:t xml:space="preserve"> </w:t>
      </w:r>
      <w:r w:rsidR="00095464">
        <w:rPr>
          <w:b/>
        </w:rPr>
        <w:t xml:space="preserve">provided, </w:t>
      </w:r>
      <w:r w:rsidRPr="00095464">
        <w:rPr>
          <w:b/>
        </w:rPr>
        <w:t xml:space="preserve">evidence </w:t>
      </w:r>
      <w:r w:rsidR="00095464" w:rsidRPr="00095464">
        <w:rPr>
          <w:b/>
        </w:rPr>
        <w:t xml:space="preserve">is needed </w:t>
      </w:r>
      <w:r w:rsidR="0079215B">
        <w:rPr>
          <w:b/>
        </w:rPr>
        <w:t>to understand behaviours before</w:t>
      </w:r>
      <w:r w:rsidR="00A91327">
        <w:rPr>
          <w:b/>
        </w:rPr>
        <w:t>, during</w:t>
      </w:r>
      <w:r w:rsidR="0079215B">
        <w:rPr>
          <w:b/>
        </w:rPr>
        <w:t xml:space="preserve">, and between episodes of use. </w:t>
      </w:r>
      <w:r w:rsidR="0079215B">
        <w:t>Since intermittent PrEP regimens depend partly on user risk perception, it is important to understand how the choice to use PrEP is made, and how</w:t>
      </w:r>
      <w:r>
        <w:t xml:space="preserve"> time on PrEP impacts </w:t>
      </w:r>
      <w:r w:rsidR="004F2D4B">
        <w:t xml:space="preserve">risk </w:t>
      </w:r>
      <w:r>
        <w:t>behaviour</w:t>
      </w:r>
      <w:r w:rsidR="0079215B">
        <w:t xml:space="preserve">s </w:t>
      </w:r>
      <w:r w:rsidR="0007372D">
        <w:t>during and potentially after</w:t>
      </w:r>
      <w:r>
        <w:t xml:space="preserve"> PrEP use.</w:t>
      </w:r>
      <w:r w:rsidR="004715AB">
        <w:t xml:space="preserve"> </w:t>
      </w:r>
      <w:r w:rsidR="004B34A8">
        <w:t xml:space="preserve">Importantly, </w:t>
      </w:r>
      <w:r w:rsidR="004B34A8" w:rsidRPr="0076292C">
        <w:t>risk perceptions are rarely measured but inferred from behaviour change without knowing why behaviours change</w:t>
      </w:r>
      <w:r w:rsidR="004B34A8">
        <w:t>d – more work on measuring risk changing risk perceptions is needed.</w:t>
      </w:r>
    </w:p>
    <w:p w14:paraId="2968E720" w14:textId="17F74058" w:rsidR="001D79E1" w:rsidRDefault="0079215B" w:rsidP="003436E0">
      <w:r>
        <w:t xml:space="preserve">PrEP </w:t>
      </w:r>
      <w:r w:rsidR="004715AB">
        <w:t>has an</w:t>
      </w:r>
      <w:r>
        <w:t xml:space="preserve"> important role in HIV prevention</w:t>
      </w:r>
      <w:r w:rsidR="004715AB">
        <w:t xml:space="preserve">, and uncertainty in its </w:t>
      </w:r>
      <w:r w:rsidR="001D752A">
        <w:t xml:space="preserve">effect </w:t>
      </w:r>
      <w:r w:rsidR="004715AB">
        <w:t xml:space="preserve">on </w:t>
      </w:r>
      <w:r w:rsidR="00200E2E">
        <w:t>risk compensation</w:t>
      </w:r>
      <w:r w:rsidR="00200E2E" w:rsidDel="00200E2E">
        <w:t xml:space="preserve"> </w:t>
      </w:r>
      <w:r w:rsidR="00200E2E">
        <w:t xml:space="preserve">and </w:t>
      </w:r>
      <w:r w:rsidR="00D85B88">
        <w:t>STI</w:t>
      </w:r>
      <w:r w:rsidR="004715AB">
        <w:t xml:space="preserve"> incidence should not prevent </w:t>
      </w:r>
      <w:r w:rsidR="001D752A">
        <w:t xml:space="preserve">provision to </w:t>
      </w:r>
      <w:r w:rsidR="004715AB">
        <w:t xml:space="preserve">those at </w:t>
      </w:r>
      <w:r w:rsidR="00200E2E">
        <w:t xml:space="preserve">high </w:t>
      </w:r>
      <w:r w:rsidR="004715AB">
        <w:t xml:space="preserve">risk. </w:t>
      </w:r>
      <w:r w:rsidR="00200E2E">
        <w:t>Nonetheless</w:t>
      </w:r>
      <w:r w:rsidR="00135C88">
        <w:t xml:space="preserve">, </w:t>
      </w:r>
      <w:r w:rsidR="00200E2E">
        <w:t>in order to support effect</w:t>
      </w:r>
      <w:r w:rsidR="005765FA">
        <w:t>ive</w:t>
      </w:r>
      <w:r w:rsidR="00200E2E">
        <w:t xml:space="preserve"> PrEP programming</w:t>
      </w:r>
      <w:r w:rsidR="004715AB">
        <w:t xml:space="preserve">, researchers and practitioners need reliable and robust </w:t>
      </w:r>
      <w:r w:rsidR="001D752A">
        <w:t xml:space="preserve">behavioural </w:t>
      </w:r>
      <w:r w:rsidR="004715AB">
        <w:t xml:space="preserve">evidence from all populations to evaluate </w:t>
      </w:r>
      <w:r w:rsidR="00421C0C">
        <w:t xml:space="preserve">its </w:t>
      </w:r>
      <w:r w:rsidR="004715AB">
        <w:t>true risks and benefits</w:t>
      </w:r>
      <w:r w:rsidR="0007372D">
        <w:t xml:space="preserve"> in order to </w:t>
      </w:r>
      <w:r w:rsidR="00421C0C">
        <w:t>.</w:t>
      </w:r>
    </w:p>
    <w:p w14:paraId="38B1DDD5" w14:textId="0D6400DF" w:rsidR="0021688C" w:rsidRDefault="0021688C" w:rsidP="003436E0">
      <w:pPr>
        <w:sectPr w:rsidR="0021688C">
          <w:pgSz w:w="11906" w:h="16838"/>
          <w:pgMar w:top="1440" w:right="1440" w:bottom="1440" w:left="1440" w:header="708" w:footer="708" w:gutter="0"/>
          <w:cols w:space="708"/>
          <w:docGrid w:linePitch="360"/>
        </w:sectPr>
      </w:pPr>
      <w:r w:rsidRPr="0076292C">
        <w:rPr>
          <w:b/>
          <w:bCs/>
        </w:rPr>
        <w:t>Declaration of interest statement:</w:t>
      </w:r>
      <w:r w:rsidRPr="0076292C">
        <w:t xml:space="preserve"> No interests to declare</w:t>
      </w:r>
    </w:p>
    <w:tbl>
      <w:tblPr>
        <w:tblStyle w:val="TableGrid"/>
        <w:tblpPr w:leftFromText="180" w:rightFromText="180" w:horzAnchor="margin" w:tblpY="540"/>
        <w:tblW w:w="14879" w:type="dxa"/>
        <w:tblLook w:val="04A0" w:firstRow="1" w:lastRow="0" w:firstColumn="1" w:lastColumn="0" w:noHBand="0" w:noVBand="1"/>
      </w:tblPr>
      <w:tblGrid>
        <w:gridCol w:w="3175"/>
        <w:gridCol w:w="2986"/>
        <w:gridCol w:w="1316"/>
        <w:gridCol w:w="1763"/>
        <w:gridCol w:w="5639"/>
      </w:tblGrid>
      <w:tr w:rsidR="000B18D0" w14:paraId="33E7BF33" w14:textId="77777777" w:rsidTr="000B18D0">
        <w:tc>
          <w:tcPr>
            <w:tcW w:w="3175" w:type="dxa"/>
          </w:tcPr>
          <w:p w14:paraId="1A980454" w14:textId="77777777" w:rsidR="00000EE6" w:rsidRPr="001D79E1" w:rsidRDefault="00000EE6" w:rsidP="007B6286">
            <w:pPr>
              <w:rPr>
                <w:b/>
              </w:rPr>
            </w:pPr>
            <w:r w:rsidRPr="001D79E1">
              <w:rPr>
                <w:b/>
              </w:rPr>
              <w:lastRenderedPageBreak/>
              <w:t>Authors</w:t>
            </w:r>
          </w:p>
        </w:tc>
        <w:tc>
          <w:tcPr>
            <w:tcW w:w="2986" w:type="dxa"/>
          </w:tcPr>
          <w:p w14:paraId="54EADD16" w14:textId="77777777" w:rsidR="00000EE6" w:rsidRPr="001D79E1" w:rsidRDefault="00000EE6" w:rsidP="007B6286">
            <w:pPr>
              <w:rPr>
                <w:b/>
              </w:rPr>
            </w:pPr>
            <w:r w:rsidRPr="001D79E1">
              <w:rPr>
                <w:b/>
              </w:rPr>
              <w:t>Title</w:t>
            </w:r>
          </w:p>
        </w:tc>
        <w:tc>
          <w:tcPr>
            <w:tcW w:w="1316" w:type="dxa"/>
          </w:tcPr>
          <w:p w14:paraId="51307546" w14:textId="77777777" w:rsidR="00000EE6" w:rsidRPr="001D79E1" w:rsidRDefault="00000EE6" w:rsidP="007B6286">
            <w:pPr>
              <w:rPr>
                <w:b/>
              </w:rPr>
            </w:pPr>
            <w:r w:rsidRPr="001D79E1">
              <w:rPr>
                <w:b/>
              </w:rPr>
              <w:t>Study Population, Location</w:t>
            </w:r>
          </w:p>
        </w:tc>
        <w:tc>
          <w:tcPr>
            <w:tcW w:w="1763" w:type="dxa"/>
          </w:tcPr>
          <w:p w14:paraId="4B0FE7EE" w14:textId="77777777" w:rsidR="00000EE6" w:rsidRPr="001D79E1" w:rsidRDefault="00000EE6" w:rsidP="007B6286">
            <w:pPr>
              <w:rPr>
                <w:b/>
              </w:rPr>
            </w:pPr>
            <w:r w:rsidRPr="001D79E1">
              <w:rPr>
                <w:b/>
              </w:rPr>
              <w:t xml:space="preserve">Evidence type </w:t>
            </w:r>
          </w:p>
        </w:tc>
        <w:tc>
          <w:tcPr>
            <w:tcW w:w="5639" w:type="dxa"/>
          </w:tcPr>
          <w:p w14:paraId="3C4165B6" w14:textId="70B34D45" w:rsidR="00000EE6" w:rsidRPr="001D79E1" w:rsidRDefault="00000EE6" w:rsidP="007B6286">
            <w:pPr>
              <w:rPr>
                <w:b/>
              </w:rPr>
            </w:pPr>
            <w:r w:rsidRPr="001D79E1">
              <w:rPr>
                <w:b/>
              </w:rPr>
              <w:t>Findings</w:t>
            </w:r>
            <w:r w:rsidR="00EA4224">
              <w:rPr>
                <w:b/>
              </w:rPr>
              <w:t xml:space="preserve"> related to risk compensation</w:t>
            </w:r>
          </w:p>
        </w:tc>
      </w:tr>
      <w:tr w:rsidR="000B18D0" w14:paraId="372E6781" w14:textId="77777777" w:rsidTr="000B18D0">
        <w:tc>
          <w:tcPr>
            <w:tcW w:w="3175" w:type="dxa"/>
          </w:tcPr>
          <w:p w14:paraId="01342D38" w14:textId="77777777" w:rsidR="00000EE6" w:rsidRPr="00D85B88" w:rsidRDefault="00000EE6" w:rsidP="007B6286">
            <w:pPr>
              <w:rPr>
                <w:lang w:val="fr-FR"/>
              </w:rPr>
            </w:pPr>
            <w:r w:rsidRPr="00D85B88">
              <w:rPr>
                <w:lang w:val="fr-FR"/>
              </w:rPr>
              <w:t>Rendina et al.</w:t>
            </w:r>
          </w:p>
          <w:p w14:paraId="3C106036" w14:textId="5A2B3FFC" w:rsidR="00BD6D23" w:rsidRPr="00D85B88" w:rsidRDefault="000274EA" w:rsidP="007B6286">
            <w:pPr>
              <w:rPr>
                <w:lang w:val="fr-FR"/>
              </w:rPr>
            </w:pPr>
            <w:hyperlink r:id="rId9" w:history="1">
              <w:r w:rsidR="00BD6D23" w:rsidRPr="00D85B88">
                <w:rPr>
                  <w:rStyle w:val="Hyperlink"/>
                  <w:lang w:val="fr-FR"/>
                </w:rPr>
                <w:t>http://programme.aids2018.org/</w:t>
              </w:r>
            </w:hyperlink>
          </w:p>
          <w:p w14:paraId="5C9ED753" w14:textId="071141A7" w:rsidR="00BD6D23" w:rsidRDefault="00BD6D23" w:rsidP="007B6286">
            <w:r w:rsidRPr="00BD6D23">
              <w:t>Abstract/Abstract/8121</w:t>
            </w:r>
          </w:p>
        </w:tc>
        <w:tc>
          <w:tcPr>
            <w:tcW w:w="2986" w:type="dxa"/>
          </w:tcPr>
          <w:p w14:paraId="54B77626" w14:textId="77777777" w:rsidR="00000EE6" w:rsidRDefault="00000EE6" w:rsidP="007B6286">
            <w:r w:rsidRPr="00000EE6">
              <w:t>Changes in rectal STI incidence and behavioral HIV risk before, during, and after PrEP in a national sample of gay and bisexual men in the United States</w:t>
            </w:r>
          </w:p>
        </w:tc>
        <w:tc>
          <w:tcPr>
            <w:tcW w:w="1316" w:type="dxa"/>
          </w:tcPr>
          <w:p w14:paraId="1D3C7855" w14:textId="1FC7722E" w:rsidR="00000EE6" w:rsidRDefault="00000EE6" w:rsidP="007B6286">
            <w:r>
              <w:t>MSM,</w:t>
            </w:r>
            <w:r w:rsidR="000B18D0">
              <w:t xml:space="preserve"> m</w:t>
            </w:r>
            <w:r w:rsidR="00260724">
              <w:t xml:space="preserve">ultiple sites, </w:t>
            </w:r>
          </w:p>
          <w:p w14:paraId="33E11744" w14:textId="77F6B555" w:rsidR="00000EE6" w:rsidRDefault="00000EE6" w:rsidP="00260724">
            <w:r>
              <w:t>United States of America</w:t>
            </w:r>
            <w:r w:rsidR="00260724">
              <w:t xml:space="preserve"> </w:t>
            </w:r>
          </w:p>
        </w:tc>
        <w:tc>
          <w:tcPr>
            <w:tcW w:w="1763" w:type="dxa"/>
          </w:tcPr>
          <w:p w14:paraId="5D4662FE" w14:textId="77777777" w:rsidR="00000EE6" w:rsidRDefault="00000EE6" w:rsidP="007B6286">
            <w:r>
              <w:t>Behavioural indicators,</w:t>
            </w:r>
          </w:p>
          <w:p w14:paraId="70509B90" w14:textId="77777777" w:rsidR="00000EE6" w:rsidRDefault="00000EE6" w:rsidP="007B6286">
            <w:r>
              <w:t>STI incidence</w:t>
            </w:r>
          </w:p>
        </w:tc>
        <w:tc>
          <w:tcPr>
            <w:tcW w:w="5639" w:type="dxa"/>
          </w:tcPr>
          <w:p w14:paraId="5F6CD5BA" w14:textId="77777777" w:rsidR="00000EE6" w:rsidRDefault="00000EE6" w:rsidP="007B6286">
            <w:pPr>
              <w:pStyle w:val="ListParagraph"/>
              <w:numPr>
                <w:ilvl w:val="0"/>
                <w:numId w:val="1"/>
              </w:numPr>
              <w:ind w:left="294"/>
            </w:pPr>
            <w:r>
              <w:t xml:space="preserve">No change in odds of rectal STI during PrEP use or after discontinuation </w:t>
            </w:r>
            <w:r w:rsidRPr="00000EE6">
              <w:t>compared to before uptake</w:t>
            </w:r>
          </w:p>
          <w:p w14:paraId="65CF57B2" w14:textId="471152EC" w:rsidR="00C26F61" w:rsidRDefault="00C26F61" w:rsidP="00C26F61">
            <w:pPr>
              <w:pStyle w:val="ListParagraph"/>
              <w:numPr>
                <w:ilvl w:val="0"/>
                <w:numId w:val="1"/>
              </w:numPr>
              <w:ind w:left="294"/>
            </w:pPr>
            <w:r>
              <w:t>Compared to before PrEP use:</w:t>
            </w:r>
          </w:p>
          <w:p w14:paraId="08D0386A" w14:textId="2A06E6C2" w:rsidR="00C26F61" w:rsidRDefault="00C26F61" w:rsidP="00C26F61">
            <w:pPr>
              <w:pStyle w:val="ListParagraph"/>
              <w:numPr>
                <w:ilvl w:val="1"/>
                <w:numId w:val="1"/>
              </w:numPr>
              <w:ind w:left="688"/>
            </w:pPr>
            <w:r>
              <w:t>156% i</w:t>
            </w:r>
            <w:r w:rsidR="00000EE6">
              <w:t>ncrease in condomless anal sex</w:t>
            </w:r>
            <w:r w:rsidR="00000EE6" w:rsidRPr="00000EE6">
              <w:t xml:space="preserve"> with casual partners</w:t>
            </w:r>
          </w:p>
          <w:p w14:paraId="6D50287E" w14:textId="2A8406D2" w:rsidR="00000EE6" w:rsidRDefault="00C26F61" w:rsidP="00B24EFC">
            <w:pPr>
              <w:pStyle w:val="ListParagraph"/>
              <w:numPr>
                <w:ilvl w:val="1"/>
                <w:numId w:val="1"/>
              </w:numPr>
              <w:ind w:left="695"/>
            </w:pPr>
            <w:r>
              <w:t xml:space="preserve">410% increase </w:t>
            </w:r>
            <w:r w:rsidR="00B24EFC">
              <w:t xml:space="preserve">in </w:t>
            </w:r>
            <w:r w:rsidR="00000EE6" w:rsidRPr="00000EE6">
              <w:t xml:space="preserve">receptive </w:t>
            </w:r>
            <w:r w:rsidR="00EA7DF0">
              <w:t>condomless anal sex w</w:t>
            </w:r>
            <w:r w:rsidR="00000EE6" w:rsidRPr="00000EE6">
              <w:t>ith serodiscord</w:t>
            </w:r>
            <w:r w:rsidR="00B24EFC">
              <w:t>ant male partners while on PrEP, but average of &lt;1 act per person</w:t>
            </w:r>
          </w:p>
        </w:tc>
      </w:tr>
      <w:tr w:rsidR="000B18D0" w14:paraId="69CE301F" w14:textId="77777777" w:rsidTr="000B18D0">
        <w:tc>
          <w:tcPr>
            <w:tcW w:w="3175" w:type="dxa"/>
          </w:tcPr>
          <w:p w14:paraId="3D54E455" w14:textId="77777777" w:rsidR="00000EE6" w:rsidRPr="00D85B88" w:rsidRDefault="00000EE6" w:rsidP="007B6286">
            <w:pPr>
              <w:rPr>
                <w:lang w:val="fr-FR"/>
              </w:rPr>
            </w:pPr>
            <w:r w:rsidRPr="00D85B88">
              <w:rPr>
                <w:lang w:val="fr-FR"/>
              </w:rPr>
              <w:t>De Wit et al.</w:t>
            </w:r>
          </w:p>
          <w:p w14:paraId="097855FA" w14:textId="1536CC1C" w:rsidR="00BD6D23" w:rsidRPr="00D85B88" w:rsidRDefault="000274EA" w:rsidP="007B6286">
            <w:pPr>
              <w:rPr>
                <w:lang w:val="fr-FR"/>
              </w:rPr>
            </w:pPr>
            <w:hyperlink r:id="rId10" w:history="1">
              <w:r w:rsidR="00BD6D23" w:rsidRPr="00D85B88">
                <w:rPr>
                  <w:rStyle w:val="Hyperlink"/>
                  <w:lang w:val="fr-FR"/>
                </w:rPr>
                <w:t>http://programme.aids2018.org/</w:t>
              </w:r>
            </w:hyperlink>
          </w:p>
          <w:p w14:paraId="0A4591EA" w14:textId="348FBDFD" w:rsidR="00BD6D23" w:rsidRDefault="00BD6D23" w:rsidP="007B6286">
            <w:r w:rsidRPr="00BD6D23">
              <w:t>Abstract/Abstract/10801</w:t>
            </w:r>
          </w:p>
        </w:tc>
        <w:tc>
          <w:tcPr>
            <w:tcW w:w="2986" w:type="dxa"/>
          </w:tcPr>
          <w:p w14:paraId="29FB6D84" w14:textId="77777777" w:rsidR="00000EE6" w:rsidRDefault="00000EE6" w:rsidP="007B6286">
            <w:r w:rsidRPr="00000EE6">
              <w:t>Attitudes regarding HIV, PrEP and condom use jointly predict risk compensation among men who have sex with men - findings from the VicPrEP implementation project, Melbourne</w:t>
            </w:r>
          </w:p>
        </w:tc>
        <w:tc>
          <w:tcPr>
            <w:tcW w:w="1316" w:type="dxa"/>
          </w:tcPr>
          <w:p w14:paraId="2DA51A93" w14:textId="77777777" w:rsidR="00000EE6" w:rsidRDefault="00000EE6" w:rsidP="007B6286">
            <w:r>
              <w:t xml:space="preserve">MSM, </w:t>
            </w:r>
          </w:p>
          <w:p w14:paraId="31F94707" w14:textId="0CA23578" w:rsidR="00000EE6" w:rsidRDefault="00260724" w:rsidP="007B6286">
            <w:r>
              <w:t xml:space="preserve">Melbourne, </w:t>
            </w:r>
            <w:r w:rsidR="00000EE6">
              <w:t>Australia</w:t>
            </w:r>
          </w:p>
        </w:tc>
        <w:tc>
          <w:tcPr>
            <w:tcW w:w="1763" w:type="dxa"/>
          </w:tcPr>
          <w:p w14:paraId="4326B847" w14:textId="77777777" w:rsidR="00000EE6" w:rsidRDefault="00785C99" w:rsidP="007B6286">
            <w:r>
              <w:t>Behavioural indicators</w:t>
            </w:r>
          </w:p>
        </w:tc>
        <w:tc>
          <w:tcPr>
            <w:tcW w:w="5639" w:type="dxa"/>
          </w:tcPr>
          <w:p w14:paraId="773AD7C8" w14:textId="77777777" w:rsidR="00260724" w:rsidRDefault="00260724" w:rsidP="007B6286">
            <w:pPr>
              <w:pStyle w:val="ListParagraph"/>
              <w:numPr>
                <w:ilvl w:val="0"/>
                <w:numId w:val="1"/>
              </w:numPr>
              <w:ind w:left="294"/>
            </w:pPr>
            <w:r>
              <w:t>Frequency of condom use for anal sex with causal partners decreased significantly over one year follow up</w:t>
            </w:r>
          </w:p>
          <w:p w14:paraId="3F784260" w14:textId="4C158975" w:rsidR="00000EE6" w:rsidRDefault="00260724" w:rsidP="007B6286">
            <w:pPr>
              <w:pStyle w:val="ListParagraph"/>
              <w:numPr>
                <w:ilvl w:val="0"/>
                <w:numId w:val="1"/>
              </w:numPr>
              <w:ind w:left="294"/>
            </w:pPr>
            <w:r>
              <w:t>Median condom protected acts</w:t>
            </w:r>
            <w:r w:rsidR="00A91327">
              <w:t xml:space="preserve"> in </w:t>
            </w:r>
            <w:r w:rsidR="00EA7DF0">
              <w:t xml:space="preserve">last </w:t>
            </w:r>
            <w:r w:rsidR="00A91327">
              <w:t>three</w:t>
            </w:r>
            <w:r w:rsidR="00EA7DF0">
              <w:t xml:space="preserve"> months</w:t>
            </w:r>
            <w:r>
              <w:t xml:space="preserve"> reduced from 3 to 2 </w:t>
            </w:r>
          </w:p>
          <w:p w14:paraId="7356F3A7" w14:textId="77777777" w:rsidR="00785C99" w:rsidRDefault="00785C99" w:rsidP="00C26F61"/>
        </w:tc>
      </w:tr>
      <w:tr w:rsidR="000B18D0" w14:paraId="6C13E1DA" w14:textId="77777777" w:rsidTr="000B18D0">
        <w:tc>
          <w:tcPr>
            <w:tcW w:w="3175" w:type="dxa"/>
          </w:tcPr>
          <w:p w14:paraId="47959BCA" w14:textId="77777777" w:rsidR="00000EE6" w:rsidRDefault="00785C99" w:rsidP="007B6286">
            <w:r>
              <w:t>Traeger et al.</w:t>
            </w:r>
          </w:p>
          <w:p w14:paraId="5B88655A" w14:textId="7E51F55B" w:rsidR="00260724" w:rsidRDefault="000274EA" w:rsidP="007B6286">
            <w:hyperlink r:id="rId11" w:history="1">
              <w:r w:rsidR="00260724" w:rsidRPr="00A44B06">
                <w:rPr>
                  <w:rStyle w:val="Hyperlink"/>
                </w:rPr>
                <w:t>http://programme.aids2018.org/</w:t>
              </w:r>
            </w:hyperlink>
          </w:p>
          <w:p w14:paraId="2619092D" w14:textId="0119F2E8" w:rsidR="00260724" w:rsidRDefault="00260724" w:rsidP="007B6286">
            <w:r w:rsidRPr="00260724">
              <w:t>Abstract/Abstract/3905</w:t>
            </w:r>
          </w:p>
        </w:tc>
        <w:tc>
          <w:tcPr>
            <w:tcW w:w="2986" w:type="dxa"/>
          </w:tcPr>
          <w:p w14:paraId="2981DD1D" w14:textId="77777777" w:rsidR="00000EE6" w:rsidRDefault="00785C99" w:rsidP="007B6286">
            <w:r w:rsidRPr="00785C99">
              <w:t>Changes, patterns and predictors of sexually transmitted infections in gay and bisexual men using PrEP; interim analysis from the PrEPX demonstration study</w:t>
            </w:r>
          </w:p>
        </w:tc>
        <w:tc>
          <w:tcPr>
            <w:tcW w:w="1316" w:type="dxa"/>
          </w:tcPr>
          <w:p w14:paraId="760C6C3C" w14:textId="71C33D6D" w:rsidR="00000EE6" w:rsidRDefault="00785C99" w:rsidP="007B6286">
            <w:r>
              <w:t xml:space="preserve">MSM, </w:t>
            </w:r>
            <w:r w:rsidR="000B18D0">
              <w:t xml:space="preserve">Melbourne, </w:t>
            </w:r>
            <w:r>
              <w:t>Australia</w:t>
            </w:r>
          </w:p>
        </w:tc>
        <w:tc>
          <w:tcPr>
            <w:tcW w:w="1763" w:type="dxa"/>
          </w:tcPr>
          <w:p w14:paraId="55A13DAB" w14:textId="77777777" w:rsidR="00785C99" w:rsidRDefault="00785C99" w:rsidP="007B6286">
            <w:r>
              <w:t>Behavioural indicators,</w:t>
            </w:r>
          </w:p>
          <w:p w14:paraId="25C7BD56" w14:textId="77777777" w:rsidR="00000EE6" w:rsidRDefault="00785C99" w:rsidP="007B6286">
            <w:r>
              <w:t>STI incidence</w:t>
            </w:r>
          </w:p>
        </w:tc>
        <w:tc>
          <w:tcPr>
            <w:tcW w:w="5639" w:type="dxa"/>
          </w:tcPr>
          <w:p w14:paraId="214D5F42" w14:textId="604A06D2" w:rsidR="00260724" w:rsidRPr="00260724" w:rsidRDefault="00785C99" w:rsidP="00260724">
            <w:pPr>
              <w:pStyle w:val="ListParagraph"/>
              <w:numPr>
                <w:ilvl w:val="0"/>
                <w:numId w:val="1"/>
              </w:numPr>
              <w:ind w:left="294"/>
            </w:pPr>
            <w:r w:rsidRPr="00785C99">
              <w:t xml:space="preserve">STI incidence </w:t>
            </w:r>
            <w:r w:rsidR="001D79E1">
              <w:t>(</w:t>
            </w:r>
            <w:r w:rsidR="00260724" w:rsidRPr="00260724">
              <w:rPr>
                <w:lang w:val="en-US"/>
              </w:rPr>
              <w:t xml:space="preserve">chlamydia, gonorrhea, syphilis, and rectal </w:t>
            </w:r>
            <w:r w:rsidR="00260724">
              <w:rPr>
                <w:lang w:val="en-US"/>
              </w:rPr>
              <w:t>p</w:t>
            </w:r>
            <w:r w:rsidR="00260724" w:rsidRPr="00260724">
              <w:rPr>
                <w:lang w:val="en-US"/>
              </w:rPr>
              <w:t xml:space="preserve">haryngeal </w:t>
            </w:r>
            <w:r w:rsidR="00260724">
              <w:rPr>
                <w:lang w:val="en-US"/>
              </w:rPr>
              <w:t>or urethral i</w:t>
            </w:r>
            <w:r w:rsidR="00260724" w:rsidRPr="00260724">
              <w:rPr>
                <w:lang w:val="en-US"/>
              </w:rPr>
              <w:t>nfections</w:t>
            </w:r>
            <w:r w:rsidR="00260724">
              <w:rPr>
                <w:lang w:val="en-US"/>
              </w:rPr>
              <w:t>) increased after PrEP use compared to before (IRR: 1.42 95%CI: 1.29-1.56)</w:t>
            </w:r>
          </w:p>
          <w:p w14:paraId="673EB789" w14:textId="60DA7754" w:rsidR="001D79E1" w:rsidRDefault="001D79E1" w:rsidP="00BD6D23">
            <w:pPr>
              <w:ind w:left="-66"/>
            </w:pPr>
          </w:p>
        </w:tc>
      </w:tr>
      <w:tr w:rsidR="000B18D0" w14:paraId="2D22A43F" w14:textId="77777777" w:rsidTr="000B18D0">
        <w:tc>
          <w:tcPr>
            <w:tcW w:w="3175" w:type="dxa"/>
          </w:tcPr>
          <w:p w14:paraId="3DEA6540" w14:textId="77777777" w:rsidR="00000EE6" w:rsidRDefault="00785C99" w:rsidP="007B6286">
            <w:r>
              <w:t>Molina et al.</w:t>
            </w:r>
          </w:p>
          <w:p w14:paraId="6B05F5CF" w14:textId="3A7F152F" w:rsidR="00BD6D23" w:rsidRDefault="000274EA" w:rsidP="007B6286">
            <w:hyperlink r:id="rId12" w:history="1">
              <w:r w:rsidR="00BD6D23" w:rsidRPr="00A44B06">
                <w:rPr>
                  <w:rStyle w:val="Hyperlink"/>
                </w:rPr>
                <w:t>http://programme.aids2018.org/</w:t>
              </w:r>
            </w:hyperlink>
          </w:p>
          <w:p w14:paraId="51CC554A" w14:textId="097BBCC8" w:rsidR="00BD6D23" w:rsidRDefault="00BD6D23" w:rsidP="007B6286">
            <w:r w:rsidRPr="00BD6D23">
              <w:t>Abstract/Abstract/13278</w:t>
            </w:r>
          </w:p>
        </w:tc>
        <w:tc>
          <w:tcPr>
            <w:tcW w:w="2986" w:type="dxa"/>
          </w:tcPr>
          <w:p w14:paraId="26F0E3B5" w14:textId="63BB8D61" w:rsidR="00000EE6" w:rsidRDefault="001D79E1" w:rsidP="00BD6D23">
            <w:r w:rsidRPr="001D79E1">
              <w:t>Incidence of HIV-infection in the ANRS Prevenir Study in the Paris Region with Daily or On Demand PrEP with TDF/FTC</w:t>
            </w:r>
          </w:p>
        </w:tc>
        <w:tc>
          <w:tcPr>
            <w:tcW w:w="1316" w:type="dxa"/>
          </w:tcPr>
          <w:p w14:paraId="025C58D8" w14:textId="77777777" w:rsidR="00000EE6" w:rsidRDefault="001D79E1" w:rsidP="007B6286">
            <w:r>
              <w:t xml:space="preserve">MSM, </w:t>
            </w:r>
          </w:p>
          <w:p w14:paraId="2BC911E3" w14:textId="4DC7950B" w:rsidR="001D79E1" w:rsidRDefault="000B18D0" w:rsidP="007B6286">
            <w:r>
              <w:t xml:space="preserve">Paris, </w:t>
            </w:r>
            <w:r w:rsidR="001D79E1">
              <w:t>France</w:t>
            </w:r>
          </w:p>
        </w:tc>
        <w:tc>
          <w:tcPr>
            <w:tcW w:w="1763" w:type="dxa"/>
          </w:tcPr>
          <w:p w14:paraId="71BAF54B" w14:textId="1DE321CF" w:rsidR="001D79E1" w:rsidRDefault="00A91327" w:rsidP="007B6286">
            <w:r>
              <w:t>Behavioural indicators</w:t>
            </w:r>
          </w:p>
        </w:tc>
        <w:tc>
          <w:tcPr>
            <w:tcW w:w="5639" w:type="dxa"/>
          </w:tcPr>
          <w:p w14:paraId="2C612B1E" w14:textId="0D5324BC" w:rsidR="00000EE6" w:rsidRDefault="001D79E1" w:rsidP="007B6286">
            <w:pPr>
              <w:pStyle w:val="ListParagraph"/>
              <w:numPr>
                <w:ilvl w:val="0"/>
                <w:numId w:val="1"/>
              </w:numPr>
              <w:ind w:left="294"/>
            </w:pPr>
            <w:r>
              <w:t xml:space="preserve">Indicative </w:t>
            </w:r>
            <w:r w:rsidR="00BD6D23">
              <w:t xml:space="preserve">(not statistically tested) </w:t>
            </w:r>
            <w:r>
              <w:t>evidence of behavioural risk compensation</w:t>
            </w:r>
            <w:r w:rsidR="00BD6D23">
              <w:t xml:space="preserve"> (condomless sex at last intercourse, number of condomless acts in previous 4 weeks)</w:t>
            </w:r>
            <w:r>
              <w:t xml:space="preserve"> </w:t>
            </w:r>
          </w:p>
          <w:p w14:paraId="26BFF4E4" w14:textId="466426E3" w:rsidR="001D79E1" w:rsidRDefault="001D79E1" w:rsidP="00BD6D23"/>
        </w:tc>
      </w:tr>
      <w:tr w:rsidR="000B18D0" w14:paraId="444F27D5" w14:textId="77777777" w:rsidTr="000B18D0">
        <w:tc>
          <w:tcPr>
            <w:tcW w:w="3175" w:type="dxa"/>
          </w:tcPr>
          <w:p w14:paraId="7A2F5163" w14:textId="77777777" w:rsidR="00000EE6" w:rsidRPr="00D85B88" w:rsidRDefault="00000EE6" w:rsidP="007B6286">
            <w:pPr>
              <w:rPr>
                <w:lang w:val="fr-FR"/>
              </w:rPr>
            </w:pPr>
            <w:r w:rsidRPr="00D85B88">
              <w:rPr>
                <w:lang w:val="fr-FR"/>
              </w:rPr>
              <w:t>Prestage et al.</w:t>
            </w:r>
          </w:p>
          <w:p w14:paraId="257DAE36" w14:textId="0CF5BC5A" w:rsidR="000B18D0" w:rsidRPr="00D85B88" w:rsidRDefault="000274EA" w:rsidP="007B6286">
            <w:pPr>
              <w:rPr>
                <w:lang w:val="fr-FR"/>
              </w:rPr>
            </w:pPr>
            <w:hyperlink r:id="rId13" w:history="1">
              <w:r w:rsidR="000B18D0" w:rsidRPr="00D85B88">
                <w:rPr>
                  <w:rStyle w:val="Hyperlink"/>
                  <w:lang w:val="fr-FR"/>
                </w:rPr>
                <w:t>http://programme.aids2018.org/</w:t>
              </w:r>
            </w:hyperlink>
          </w:p>
          <w:p w14:paraId="2503E16D" w14:textId="044D5334" w:rsidR="000B18D0" w:rsidRDefault="000B18D0" w:rsidP="007B6286">
            <w:r w:rsidRPr="000B18D0">
              <w:lastRenderedPageBreak/>
              <w:t>Abstract/Abstract/8042</w:t>
            </w:r>
          </w:p>
        </w:tc>
        <w:tc>
          <w:tcPr>
            <w:tcW w:w="2986" w:type="dxa"/>
          </w:tcPr>
          <w:p w14:paraId="20EBD297" w14:textId="77777777" w:rsidR="00000EE6" w:rsidRDefault="00971374" w:rsidP="007B6286">
            <w:r w:rsidRPr="00971374">
              <w:lastRenderedPageBreak/>
              <w:t xml:space="preserve">A longitudinal analysis of the impact of PrEP on sexual </w:t>
            </w:r>
            <w:r w:rsidRPr="00971374">
              <w:lastRenderedPageBreak/>
              <w:t>behaviour and drug use among Australian gay and bisexual men</w:t>
            </w:r>
          </w:p>
        </w:tc>
        <w:tc>
          <w:tcPr>
            <w:tcW w:w="1316" w:type="dxa"/>
          </w:tcPr>
          <w:p w14:paraId="11FAA2FB" w14:textId="73DE3BB6" w:rsidR="00000EE6" w:rsidRDefault="00971374" w:rsidP="007B6286">
            <w:r>
              <w:lastRenderedPageBreak/>
              <w:t xml:space="preserve">MSM, </w:t>
            </w:r>
            <w:r w:rsidR="000B18D0">
              <w:t xml:space="preserve">multiple </w:t>
            </w:r>
            <w:r w:rsidR="000B18D0">
              <w:lastRenderedPageBreak/>
              <w:t xml:space="preserve">sites, </w:t>
            </w:r>
            <w:r>
              <w:t>Australia</w:t>
            </w:r>
          </w:p>
        </w:tc>
        <w:tc>
          <w:tcPr>
            <w:tcW w:w="1763" w:type="dxa"/>
          </w:tcPr>
          <w:p w14:paraId="574B2C88" w14:textId="77777777" w:rsidR="00000EE6" w:rsidRDefault="00971374" w:rsidP="007B6286">
            <w:r>
              <w:lastRenderedPageBreak/>
              <w:t>Behavioural indicators</w:t>
            </w:r>
          </w:p>
        </w:tc>
        <w:tc>
          <w:tcPr>
            <w:tcW w:w="5639" w:type="dxa"/>
          </w:tcPr>
          <w:p w14:paraId="3F535581" w14:textId="5E783382" w:rsidR="000B18D0" w:rsidRDefault="00BD6D23" w:rsidP="000B18D0">
            <w:pPr>
              <w:pStyle w:val="ListParagraph"/>
              <w:numPr>
                <w:ilvl w:val="0"/>
                <w:numId w:val="4"/>
              </w:numPr>
            </w:pPr>
            <w:r>
              <w:t>Among PrEP users</w:t>
            </w:r>
            <w:r w:rsidR="000B18D0">
              <w:t xml:space="preserve"> significant increase in:</w:t>
            </w:r>
          </w:p>
          <w:p w14:paraId="71025AE0" w14:textId="4A020722" w:rsidR="000B18D0" w:rsidRDefault="000B18D0" w:rsidP="000B18D0">
            <w:pPr>
              <w:pStyle w:val="ListParagraph"/>
              <w:numPr>
                <w:ilvl w:val="1"/>
                <w:numId w:val="4"/>
              </w:numPr>
            </w:pPr>
            <w:r>
              <w:t>Condomless anal sex (78% increase)</w:t>
            </w:r>
          </w:p>
          <w:p w14:paraId="1E6993E8" w14:textId="15806761" w:rsidR="000B18D0" w:rsidRDefault="000B18D0" w:rsidP="000B18D0">
            <w:pPr>
              <w:pStyle w:val="ListParagraph"/>
              <w:numPr>
                <w:ilvl w:val="1"/>
                <w:numId w:val="4"/>
              </w:numPr>
            </w:pPr>
            <w:r>
              <w:lastRenderedPageBreak/>
              <w:t>number</w:t>
            </w:r>
            <w:r w:rsidR="00BD6D23">
              <w:t xml:space="preserve"> of partners </w:t>
            </w:r>
            <w:r>
              <w:t>in previous six months (100% increase)</w:t>
            </w:r>
          </w:p>
          <w:p w14:paraId="79F843D4" w14:textId="0BEA5C8C" w:rsidR="00000EE6" w:rsidRDefault="000B18D0" w:rsidP="000B18D0">
            <w:pPr>
              <w:pStyle w:val="ListParagraph"/>
              <w:numPr>
                <w:ilvl w:val="1"/>
                <w:numId w:val="4"/>
              </w:numPr>
            </w:pPr>
            <w:r>
              <w:t>Proportion reporting group sex (96% increase)</w:t>
            </w:r>
          </w:p>
        </w:tc>
      </w:tr>
      <w:tr w:rsidR="000B18D0" w14:paraId="5AC9F98A" w14:textId="77777777" w:rsidTr="000B18D0">
        <w:tc>
          <w:tcPr>
            <w:tcW w:w="3175" w:type="dxa"/>
          </w:tcPr>
          <w:p w14:paraId="35F758B0" w14:textId="77777777" w:rsidR="00000EE6" w:rsidRPr="00D85B88" w:rsidRDefault="00000EE6" w:rsidP="007B6286">
            <w:pPr>
              <w:rPr>
                <w:lang w:val="fr-FR"/>
              </w:rPr>
            </w:pPr>
            <w:r w:rsidRPr="00D85B88">
              <w:rPr>
                <w:lang w:val="fr-FR"/>
              </w:rPr>
              <w:lastRenderedPageBreak/>
              <w:t>Morris et al.</w:t>
            </w:r>
          </w:p>
          <w:p w14:paraId="46B8EB03" w14:textId="5F4FB70A" w:rsidR="000B18D0" w:rsidRPr="00D85B88" w:rsidRDefault="000274EA" w:rsidP="007B6286">
            <w:pPr>
              <w:rPr>
                <w:lang w:val="fr-FR"/>
              </w:rPr>
            </w:pPr>
            <w:hyperlink r:id="rId14" w:history="1">
              <w:r w:rsidR="000B18D0" w:rsidRPr="00D85B88">
                <w:rPr>
                  <w:rStyle w:val="Hyperlink"/>
                  <w:lang w:val="fr-FR"/>
                </w:rPr>
                <w:t>http://programme.aids2018.org/</w:t>
              </w:r>
            </w:hyperlink>
          </w:p>
          <w:p w14:paraId="2BB7EE1F" w14:textId="0C1CC4DC" w:rsidR="000B18D0" w:rsidRDefault="000B18D0" w:rsidP="007B6286">
            <w:r w:rsidRPr="000B18D0">
              <w:t>Abstract/Abstract/11478</w:t>
            </w:r>
          </w:p>
        </w:tc>
        <w:tc>
          <w:tcPr>
            <w:tcW w:w="2986" w:type="dxa"/>
          </w:tcPr>
          <w:p w14:paraId="4A36E9A3" w14:textId="77777777" w:rsidR="00000EE6" w:rsidRDefault="00971374" w:rsidP="007B6286">
            <w:r w:rsidRPr="00971374">
              <w:t>High HIV PrEP adherence is associated with syphilis incidence</w:t>
            </w:r>
          </w:p>
        </w:tc>
        <w:tc>
          <w:tcPr>
            <w:tcW w:w="1316" w:type="dxa"/>
          </w:tcPr>
          <w:p w14:paraId="37ADEBE8" w14:textId="07BE4B30" w:rsidR="00000EE6" w:rsidRDefault="00971374" w:rsidP="007B6286">
            <w:r>
              <w:t xml:space="preserve">MSM, </w:t>
            </w:r>
            <w:r w:rsidR="000B18D0">
              <w:t>California,</w:t>
            </w:r>
          </w:p>
          <w:p w14:paraId="263FE705" w14:textId="77777777" w:rsidR="00971374" w:rsidRDefault="00971374" w:rsidP="007B6286">
            <w:r>
              <w:t>United States of America</w:t>
            </w:r>
          </w:p>
        </w:tc>
        <w:tc>
          <w:tcPr>
            <w:tcW w:w="1763" w:type="dxa"/>
          </w:tcPr>
          <w:p w14:paraId="7C8E6615" w14:textId="77777777" w:rsidR="00000EE6" w:rsidRDefault="00000EE6" w:rsidP="007B6286"/>
        </w:tc>
        <w:tc>
          <w:tcPr>
            <w:tcW w:w="5639" w:type="dxa"/>
          </w:tcPr>
          <w:p w14:paraId="7DEF2777" w14:textId="77777777" w:rsidR="00000EE6" w:rsidRDefault="00971374" w:rsidP="007B6286">
            <w:pPr>
              <w:pStyle w:val="ListParagraph"/>
              <w:numPr>
                <w:ilvl w:val="0"/>
                <w:numId w:val="4"/>
              </w:numPr>
            </w:pPr>
            <w:r>
              <w:t>T</w:t>
            </w:r>
            <w:r w:rsidRPr="00971374">
              <w:t xml:space="preserve">he incidence rate of syphilis was over 3 times higher </w:t>
            </w:r>
            <w:r>
              <w:t>a</w:t>
            </w:r>
            <w:r w:rsidRPr="00971374">
              <w:t xml:space="preserve">mong those highly adherent </w:t>
            </w:r>
            <w:r>
              <w:t>(</w:t>
            </w:r>
            <w:r w:rsidRPr="00971374">
              <w:t xml:space="preserve">≥1246 fmol/punch, consistent with 7 doses per week </w:t>
            </w:r>
            <w:r>
              <w:t xml:space="preserve">or </w:t>
            </w:r>
            <w:r w:rsidRPr="00971374">
              <w:t xml:space="preserve">near perfect dosing) to TFV-DP at week 12 and week 48, compared to those not highly adherent at week 12 and 48 </w:t>
            </w:r>
          </w:p>
        </w:tc>
      </w:tr>
    </w:tbl>
    <w:p w14:paraId="3766DCF0" w14:textId="77777777" w:rsidR="00000EE6" w:rsidRPr="001D79E1" w:rsidRDefault="001D79E1" w:rsidP="009627CF">
      <w:pPr>
        <w:jc w:val="both"/>
        <w:rPr>
          <w:b/>
        </w:rPr>
      </w:pPr>
      <w:r w:rsidRPr="001D79E1">
        <w:rPr>
          <w:b/>
        </w:rPr>
        <w:t xml:space="preserve">Table 1: Studies presented at AIDS 2018 Amsterdam containing evidence on risk compensation </w:t>
      </w:r>
    </w:p>
    <w:p w14:paraId="0036A547" w14:textId="77777777" w:rsidR="0078628A" w:rsidRDefault="0078628A" w:rsidP="009627CF">
      <w:pPr>
        <w:jc w:val="both"/>
      </w:pPr>
    </w:p>
    <w:p w14:paraId="4B6F5036" w14:textId="77777777" w:rsidR="00BA2AE9" w:rsidRDefault="00BA2AE9" w:rsidP="009627CF">
      <w:pPr>
        <w:jc w:val="both"/>
      </w:pPr>
    </w:p>
    <w:p w14:paraId="08650309" w14:textId="77777777" w:rsidR="002D4624" w:rsidRDefault="002D4624" w:rsidP="009627CF">
      <w:pPr>
        <w:jc w:val="both"/>
      </w:pPr>
      <w:r>
        <w:br w:type="page"/>
      </w:r>
    </w:p>
    <w:p w14:paraId="263222D9" w14:textId="77777777" w:rsidR="00000EE6" w:rsidRDefault="00000EE6" w:rsidP="009627CF">
      <w:pPr>
        <w:jc w:val="both"/>
        <w:rPr>
          <w:rFonts w:ascii="Arial" w:hAnsi="Arial" w:cs="Arial"/>
          <w:b/>
          <w:sz w:val="18"/>
          <w:szCs w:val="18"/>
          <w:lang w:eastAsia="en-GB"/>
        </w:rPr>
        <w:sectPr w:rsidR="00000EE6" w:rsidSect="00000EE6">
          <w:pgSz w:w="16838" w:h="11906" w:orient="landscape"/>
          <w:pgMar w:top="1440" w:right="1440" w:bottom="1440" w:left="1440" w:header="708" w:footer="708" w:gutter="0"/>
          <w:cols w:space="708"/>
          <w:docGrid w:linePitch="360"/>
        </w:sectPr>
      </w:pPr>
    </w:p>
    <w:p w14:paraId="6C6FA99C" w14:textId="77777777" w:rsidR="007B6286" w:rsidRDefault="007B6286" w:rsidP="005C6318">
      <w:pPr>
        <w:jc w:val="both"/>
        <w:outlineLvl w:val="0"/>
      </w:pPr>
      <w:r>
        <w:lastRenderedPageBreak/>
        <w:t>References</w:t>
      </w:r>
    </w:p>
    <w:p w14:paraId="44597D7D" w14:textId="77777777" w:rsidR="003436E0" w:rsidRPr="003436E0" w:rsidRDefault="007B6286" w:rsidP="003436E0">
      <w:pPr>
        <w:pStyle w:val="EndNoteBibliography"/>
        <w:spacing w:after="0"/>
        <w:ind w:left="720" w:hanging="720"/>
      </w:pPr>
      <w:r>
        <w:fldChar w:fldCharType="begin"/>
      </w:r>
      <w:r>
        <w:instrText xml:space="preserve"> ADDIN EN.REFLIST </w:instrText>
      </w:r>
      <w:r>
        <w:fldChar w:fldCharType="separate"/>
      </w:r>
      <w:r w:rsidR="003436E0" w:rsidRPr="003436E0">
        <w:t>1.</w:t>
      </w:r>
      <w:r w:rsidR="003436E0" w:rsidRPr="003436E0">
        <w:tab/>
        <w:t xml:space="preserve">World Health Organisation, </w:t>
      </w:r>
      <w:r w:rsidR="003436E0" w:rsidRPr="003436E0">
        <w:rPr>
          <w:i/>
        </w:rPr>
        <w:t>Guidelines on When to Start Anti-Retroviral Therapy and on Pre-Exposure Prophylaxis for HIV</w:t>
      </w:r>
      <w:r w:rsidR="003436E0" w:rsidRPr="003436E0">
        <w:t>. 2015.</w:t>
      </w:r>
    </w:p>
    <w:p w14:paraId="36782750" w14:textId="77777777" w:rsidR="003436E0" w:rsidRPr="003436E0" w:rsidRDefault="003436E0" w:rsidP="003436E0">
      <w:pPr>
        <w:pStyle w:val="EndNoteBibliography"/>
        <w:spacing w:after="0"/>
        <w:ind w:left="720" w:hanging="720"/>
      </w:pPr>
      <w:r w:rsidRPr="003436E0">
        <w:t>2.</w:t>
      </w:r>
      <w:r w:rsidRPr="003436E0">
        <w:tab/>
        <w:t xml:space="preserve">Grulich, A., et al. </w:t>
      </w:r>
      <w:r w:rsidRPr="003436E0">
        <w:rPr>
          <w:i/>
        </w:rPr>
        <w:t>Rapid reduction in HIV diagnoses after targeted PrEP implementation in NSW, Australia</w:t>
      </w:r>
      <w:r w:rsidRPr="003436E0">
        <w:t xml:space="preserve">. in </w:t>
      </w:r>
      <w:r w:rsidRPr="003436E0">
        <w:rPr>
          <w:i/>
        </w:rPr>
        <w:t>IN: Abstracts of the 25th Conference on Retroviruses and Opportunistic Infections (CROI)</w:t>
      </w:r>
      <w:r w:rsidRPr="003436E0">
        <w:t>. 2018.</w:t>
      </w:r>
    </w:p>
    <w:p w14:paraId="08041C21" w14:textId="77777777" w:rsidR="003436E0" w:rsidRPr="003436E0" w:rsidRDefault="003436E0" w:rsidP="003436E0">
      <w:pPr>
        <w:pStyle w:val="EndNoteBibliography"/>
        <w:spacing w:after="0"/>
        <w:ind w:left="720" w:hanging="720"/>
      </w:pPr>
      <w:r w:rsidRPr="003436E0">
        <w:t>3.</w:t>
      </w:r>
      <w:r w:rsidRPr="003436E0">
        <w:tab/>
        <w:t xml:space="preserve">Fonner, V.A., et al., </w:t>
      </w:r>
      <w:r w:rsidRPr="003436E0">
        <w:rPr>
          <w:i/>
        </w:rPr>
        <w:t>Effectiveness and safety of oral HIV pre-exposure prophylaxis (PrEP) for all populations: A systematic review and meta-analysis.</w:t>
      </w:r>
      <w:r w:rsidRPr="003436E0">
        <w:t xml:space="preserve"> Aids, 2016. </w:t>
      </w:r>
      <w:r w:rsidRPr="003436E0">
        <w:rPr>
          <w:b/>
        </w:rPr>
        <w:t>30</w:t>
      </w:r>
      <w:r w:rsidRPr="003436E0">
        <w:t>(12): p. 1973-83.</w:t>
      </w:r>
    </w:p>
    <w:p w14:paraId="481C4632" w14:textId="77777777" w:rsidR="003436E0" w:rsidRPr="003436E0" w:rsidRDefault="003436E0" w:rsidP="003436E0">
      <w:pPr>
        <w:pStyle w:val="EndNoteBibliography"/>
        <w:spacing w:after="0"/>
        <w:ind w:left="720" w:hanging="720"/>
      </w:pPr>
      <w:r w:rsidRPr="003436E0">
        <w:t>4.</w:t>
      </w:r>
      <w:r w:rsidRPr="003436E0">
        <w:tab/>
        <w:t xml:space="preserve">Nwokolo, N., et al., </w:t>
      </w:r>
      <w:r w:rsidRPr="003436E0">
        <w:rPr>
          <w:i/>
        </w:rPr>
        <w:t>Rapidly declining HIV infection in MSM in central London.</w:t>
      </w:r>
      <w:r w:rsidRPr="003436E0">
        <w:t xml:space="preserve"> The Lancet HIV, 2017. </w:t>
      </w:r>
      <w:r w:rsidRPr="003436E0">
        <w:rPr>
          <w:b/>
        </w:rPr>
        <w:t>4</w:t>
      </w:r>
      <w:r w:rsidRPr="003436E0">
        <w:t>(11): p. e482-e483.</w:t>
      </w:r>
    </w:p>
    <w:p w14:paraId="1CA65F1E" w14:textId="77777777" w:rsidR="003436E0" w:rsidRPr="003436E0" w:rsidRDefault="003436E0" w:rsidP="003436E0">
      <w:pPr>
        <w:pStyle w:val="EndNoteBibliography"/>
        <w:spacing w:after="0"/>
        <w:ind w:left="720" w:hanging="720"/>
      </w:pPr>
      <w:r w:rsidRPr="003436E0">
        <w:t>5.</w:t>
      </w:r>
      <w:r w:rsidRPr="003436E0">
        <w:tab/>
        <w:t xml:space="preserve">Phillips, R.O., A. Fyhri, and F. Sagberg, </w:t>
      </w:r>
      <w:r w:rsidRPr="003436E0">
        <w:rPr>
          <w:i/>
        </w:rPr>
        <w:t>Risk Compensation and Bicycle Helmets.</w:t>
      </w:r>
      <w:r w:rsidRPr="003436E0">
        <w:t xml:space="preserve"> Risk Analysis, 2011. </w:t>
      </w:r>
      <w:r w:rsidRPr="003436E0">
        <w:rPr>
          <w:b/>
        </w:rPr>
        <w:t>31</w:t>
      </w:r>
      <w:r w:rsidRPr="003436E0">
        <w:t>(8): p. 1187-1195.</w:t>
      </w:r>
    </w:p>
    <w:p w14:paraId="31EE9106" w14:textId="77777777" w:rsidR="003436E0" w:rsidRPr="003436E0" w:rsidRDefault="003436E0" w:rsidP="003436E0">
      <w:pPr>
        <w:pStyle w:val="EndNoteBibliography"/>
        <w:spacing w:after="0"/>
        <w:ind w:left="720" w:hanging="720"/>
      </w:pPr>
      <w:r w:rsidRPr="003436E0">
        <w:t>6.</w:t>
      </w:r>
      <w:r w:rsidRPr="003436E0">
        <w:tab/>
        <w:t xml:space="preserve">Wilson, N.L., W. Xiong, and C.L. Mattson, </w:t>
      </w:r>
      <w:r w:rsidRPr="003436E0">
        <w:rPr>
          <w:i/>
        </w:rPr>
        <w:t>Is sex like driving? HIV prevention and risk compensation.</w:t>
      </w:r>
      <w:r w:rsidRPr="003436E0">
        <w:t xml:space="preserve"> Journal of development economics, 2014. </w:t>
      </w:r>
      <w:r w:rsidRPr="003436E0">
        <w:rPr>
          <w:b/>
        </w:rPr>
        <w:t>106</w:t>
      </w:r>
      <w:r w:rsidRPr="003436E0">
        <w:t>: p. 78-91.</w:t>
      </w:r>
    </w:p>
    <w:p w14:paraId="4E6A73FD" w14:textId="77777777" w:rsidR="003436E0" w:rsidRPr="003436E0" w:rsidRDefault="003436E0" w:rsidP="003436E0">
      <w:pPr>
        <w:pStyle w:val="EndNoteBibliography"/>
        <w:spacing w:after="0"/>
        <w:ind w:left="720" w:hanging="720"/>
      </w:pPr>
      <w:r w:rsidRPr="003436E0">
        <w:t>7.</w:t>
      </w:r>
      <w:r w:rsidRPr="003436E0">
        <w:tab/>
        <w:t xml:space="preserve">Holt, M. and D.A. Murphy, </w:t>
      </w:r>
      <w:r w:rsidRPr="003436E0">
        <w:rPr>
          <w:i/>
        </w:rPr>
        <w:t>Individual Versus Community-Level Risk Compensation Following Preexposure Prophylaxis of HIV.</w:t>
      </w:r>
      <w:r w:rsidRPr="003436E0">
        <w:t xml:space="preserve"> Am J Public Health, 2017: p. e1-e4.</w:t>
      </w:r>
    </w:p>
    <w:p w14:paraId="7C60265E" w14:textId="77777777" w:rsidR="003436E0" w:rsidRPr="003436E0" w:rsidRDefault="003436E0" w:rsidP="003436E0">
      <w:pPr>
        <w:pStyle w:val="EndNoteBibliography"/>
        <w:spacing w:after="0"/>
        <w:ind w:left="720" w:hanging="720"/>
      </w:pPr>
      <w:r w:rsidRPr="003436E0">
        <w:t>8.</w:t>
      </w:r>
      <w:r w:rsidRPr="003436E0">
        <w:tab/>
        <w:t xml:space="preserve">Freeborn, K. and C.J. Portillo, </w:t>
      </w:r>
      <w:r w:rsidRPr="003436E0">
        <w:rPr>
          <w:i/>
        </w:rPr>
        <w:t>Does Pre-exposure prophylaxis (PrEP) for HIV prevention in men who have sex with men (MSM) change risk behavior? A systematic review.</w:t>
      </w:r>
      <w:r w:rsidRPr="003436E0">
        <w:t xml:space="preserve"> J Clin Nurs, 2017.</w:t>
      </w:r>
    </w:p>
    <w:p w14:paraId="52C5CA00" w14:textId="77777777" w:rsidR="003436E0" w:rsidRPr="003436E0" w:rsidRDefault="003436E0" w:rsidP="003436E0">
      <w:pPr>
        <w:pStyle w:val="EndNoteBibliography"/>
        <w:spacing w:after="0"/>
        <w:ind w:left="720" w:hanging="720"/>
      </w:pPr>
      <w:r w:rsidRPr="003436E0">
        <w:t>9.</w:t>
      </w:r>
      <w:r w:rsidRPr="003436E0">
        <w:tab/>
        <w:t xml:space="preserve">Traeger, M.W., et al., </w:t>
      </w:r>
      <w:r w:rsidRPr="003436E0">
        <w:rPr>
          <w:i/>
        </w:rPr>
        <w:t>Effects of Pre-exposure Prophylaxis for the Prevention of Human Immunodeficiency Virus Infection on Sexual Risk Behavior in Men Who Have Sex With Men: A Systematic Review and Meta-analysis.</w:t>
      </w:r>
      <w:r w:rsidRPr="003436E0">
        <w:t xml:space="preserve"> Clinical Infectious Diseases, 2018: p. ciy182-ciy182.</w:t>
      </w:r>
    </w:p>
    <w:p w14:paraId="0D2351A0" w14:textId="77777777" w:rsidR="003436E0" w:rsidRPr="003436E0" w:rsidRDefault="003436E0" w:rsidP="003436E0">
      <w:pPr>
        <w:pStyle w:val="EndNoteBibliography"/>
        <w:spacing w:after="0"/>
        <w:ind w:left="720" w:hanging="720"/>
      </w:pPr>
      <w:r w:rsidRPr="003436E0">
        <w:t>10.</w:t>
      </w:r>
      <w:r w:rsidRPr="003436E0">
        <w:tab/>
        <w:t xml:space="preserve">Holt, M., et al., </w:t>
      </w:r>
      <w:r w:rsidRPr="003436E0">
        <w:rPr>
          <w:i/>
        </w:rPr>
        <w:t>Community-level changes in condom use and uptake of HIV pre-exposure prophylaxis by gay and bisexual men in Melbourne and Sydney, Australia: results of repeated behavioural surveillance in 2013–17.</w:t>
      </w:r>
      <w:r w:rsidRPr="003436E0">
        <w:t xml:space="preserve"> The Lancet HIV, 2018.</w:t>
      </w:r>
    </w:p>
    <w:p w14:paraId="3F8E4A71" w14:textId="77777777" w:rsidR="003436E0" w:rsidRPr="003436E0" w:rsidRDefault="003436E0" w:rsidP="003436E0">
      <w:pPr>
        <w:pStyle w:val="EndNoteBibliography"/>
        <w:spacing w:after="0"/>
        <w:ind w:left="720" w:hanging="720"/>
      </w:pPr>
      <w:r w:rsidRPr="003436E0">
        <w:t>11.</w:t>
      </w:r>
      <w:r w:rsidRPr="003436E0">
        <w:tab/>
        <w:t xml:space="preserve">Eaton, J.W., et al., </w:t>
      </w:r>
      <w:r w:rsidRPr="003436E0">
        <w:rPr>
          <w:i/>
        </w:rPr>
        <w:t>Health benefits, costs, and cost-effectiveness of earlier eligibility for adult antiretroviral therapy and expanded treatment coverage: a combined analysis of 12 mathematical models.</w:t>
      </w:r>
      <w:r w:rsidRPr="003436E0">
        <w:t xml:space="preserve"> The lancet global health, 2013. </w:t>
      </w:r>
      <w:r w:rsidRPr="003436E0">
        <w:rPr>
          <w:b/>
        </w:rPr>
        <w:t>2</w:t>
      </w:r>
      <w:r w:rsidRPr="003436E0">
        <w:t>(1): p. 23-34.</w:t>
      </w:r>
    </w:p>
    <w:p w14:paraId="420D5ACC" w14:textId="562BD4E8" w:rsidR="00D17078" w:rsidRPr="00CC703A" w:rsidRDefault="003436E0" w:rsidP="00144FB5">
      <w:pPr>
        <w:pStyle w:val="EndNoteBibliography"/>
        <w:ind w:left="720" w:hanging="720"/>
        <w:rPr>
          <w:rFonts w:ascii="Arial" w:hAnsi="Arial" w:cs="Arial"/>
          <w:b/>
          <w:sz w:val="18"/>
          <w:szCs w:val="18"/>
          <w:lang w:eastAsia="en-GB"/>
        </w:rPr>
      </w:pPr>
      <w:r w:rsidRPr="003436E0">
        <w:t>12.</w:t>
      </w:r>
      <w:r w:rsidRPr="003436E0">
        <w:tab/>
        <w:t xml:space="preserve">Grant, H., et al., </w:t>
      </w:r>
      <w:r w:rsidR="00144FB5" w:rsidRPr="00862672">
        <w:rPr>
          <w:rFonts w:cs="Calibri"/>
          <w:szCs w:val="24"/>
        </w:rPr>
        <w:t>When are declines in condom use while using PrEP a concern ? Modelling insights from a Hillbrow , South Africa case study</w:t>
      </w:r>
      <w:r w:rsidR="00144FB5">
        <w:rPr>
          <w:rFonts w:cs="Calibri"/>
          <w:szCs w:val="24"/>
        </w:rPr>
        <w:t xml:space="preserve">. </w:t>
      </w:r>
      <w:r w:rsidR="00144FB5" w:rsidRPr="00862672">
        <w:rPr>
          <w:rFonts w:cs="Calibri"/>
          <w:i/>
          <w:iCs/>
          <w:szCs w:val="24"/>
        </w:rPr>
        <w:t>J</w:t>
      </w:r>
      <w:r w:rsidR="00144FB5">
        <w:rPr>
          <w:rFonts w:cs="Calibri"/>
          <w:i/>
          <w:iCs/>
          <w:szCs w:val="24"/>
        </w:rPr>
        <w:t>ournal of the</w:t>
      </w:r>
      <w:r w:rsidR="00144FB5" w:rsidRPr="00862672">
        <w:rPr>
          <w:rFonts w:cs="Calibri"/>
          <w:i/>
          <w:iCs/>
          <w:szCs w:val="24"/>
        </w:rPr>
        <w:t xml:space="preserve"> Int</w:t>
      </w:r>
      <w:r w:rsidR="00144FB5">
        <w:rPr>
          <w:rFonts w:cs="Calibri"/>
          <w:i/>
          <w:iCs/>
          <w:szCs w:val="24"/>
        </w:rPr>
        <w:t>ernational</w:t>
      </w:r>
      <w:r w:rsidR="00144FB5" w:rsidRPr="00862672">
        <w:rPr>
          <w:rFonts w:cs="Calibri"/>
          <w:i/>
          <w:iCs/>
          <w:szCs w:val="24"/>
        </w:rPr>
        <w:t xml:space="preserve"> AIDS Soc</w:t>
      </w:r>
      <w:r w:rsidR="00144FB5">
        <w:rPr>
          <w:rFonts w:cs="Calibri"/>
          <w:i/>
          <w:iCs/>
          <w:szCs w:val="24"/>
        </w:rPr>
        <w:t>iety</w:t>
      </w:r>
      <w:r w:rsidR="00144FB5" w:rsidRPr="00862672">
        <w:rPr>
          <w:rFonts w:cs="Calibri"/>
          <w:szCs w:val="24"/>
        </w:rPr>
        <w:t xml:space="preserve">, </w:t>
      </w:r>
      <w:r w:rsidR="00144FB5">
        <w:rPr>
          <w:rFonts w:cs="Calibri"/>
          <w:szCs w:val="24"/>
        </w:rPr>
        <w:t>2017. V</w:t>
      </w:r>
      <w:r w:rsidR="00144FB5" w:rsidRPr="00862672">
        <w:rPr>
          <w:rFonts w:cs="Calibri"/>
          <w:szCs w:val="24"/>
        </w:rPr>
        <w:t>ol. 20, no. 1, pp. 1–8</w:t>
      </w:r>
      <w:r w:rsidR="00144FB5">
        <w:rPr>
          <w:rFonts w:cs="Calibri"/>
          <w:szCs w:val="24"/>
        </w:rPr>
        <w:t>.</w:t>
      </w:r>
      <w:r w:rsidR="007B6286">
        <w:fldChar w:fldCharType="end"/>
      </w:r>
    </w:p>
    <w:sectPr w:rsidR="00D17078" w:rsidRPr="00CC703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A62DA2" w14:textId="77777777" w:rsidR="000274EA" w:rsidRDefault="000274EA" w:rsidP="001D79E1">
      <w:pPr>
        <w:spacing w:after="0" w:line="240" w:lineRule="auto"/>
      </w:pPr>
      <w:r>
        <w:separator/>
      </w:r>
    </w:p>
  </w:endnote>
  <w:endnote w:type="continuationSeparator" w:id="0">
    <w:p w14:paraId="0F413F87" w14:textId="77777777" w:rsidR="000274EA" w:rsidRDefault="000274EA" w:rsidP="001D79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14AA14" w14:textId="77777777" w:rsidR="000274EA" w:rsidRDefault="000274EA" w:rsidP="001D79E1">
      <w:pPr>
        <w:spacing w:after="0" w:line="240" w:lineRule="auto"/>
      </w:pPr>
      <w:r>
        <w:separator/>
      </w:r>
    </w:p>
  </w:footnote>
  <w:footnote w:type="continuationSeparator" w:id="0">
    <w:p w14:paraId="6AB3F250" w14:textId="77777777" w:rsidR="000274EA" w:rsidRDefault="000274EA" w:rsidP="001D79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044767"/>
    <w:multiLevelType w:val="hybridMultilevel"/>
    <w:tmpl w:val="89E0C74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F2132A5"/>
    <w:multiLevelType w:val="hybridMultilevel"/>
    <w:tmpl w:val="C0D08C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22120A"/>
    <w:multiLevelType w:val="hybridMultilevel"/>
    <w:tmpl w:val="9B660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A03964"/>
    <w:multiLevelType w:val="hybridMultilevel"/>
    <w:tmpl w:val="DB1C7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1C154F"/>
    <w:multiLevelType w:val="hybridMultilevel"/>
    <w:tmpl w:val="AB5ED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052C34"/>
    <w:multiLevelType w:val="hybridMultilevel"/>
    <w:tmpl w:val="E7C06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827732"/>
    <w:multiLevelType w:val="hybridMultilevel"/>
    <w:tmpl w:val="0FB01C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D087EB0"/>
    <w:multiLevelType w:val="hybridMultilevel"/>
    <w:tmpl w:val="1248AEE4"/>
    <w:lvl w:ilvl="0" w:tplc="F16AFCB2">
      <w:start w:val="1"/>
      <w:numFmt w:val="bullet"/>
      <w:lvlText w:val=""/>
      <w:lvlJc w:val="left"/>
      <w:pPr>
        <w:tabs>
          <w:tab w:val="num" w:pos="720"/>
        </w:tabs>
        <w:ind w:left="720" w:hanging="360"/>
      </w:pPr>
      <w:rPr>
        <w:rFonts w:ascii="Wingdings" w:hAnsi="Wingdings" w:hint="default"/>
      </w:rPr>
    </w:lvl>
    <w:lvl w:ilvl="1" w:tplc="E5BE67AA">
      <w:start w:val="67"/>
      <w:numFmt w:val="bullet"/>
      <w:lvlText w:val="•"/>
      <w:lvlJc w:val="left"/>
      <w:pPr>
        <w:tabs>
          <w:tab w:val="num" w:pos="1440"/>
        </w:tabs>
        <w:ind w:left="1440" w:hanging="360"/>
      </w:pPr>
      <w:rPr>
        <w:rFonts w:ascii="Arial" w:hAnsi="Arial" w:hint="default"/>
      </w:rPr>
    </w:lvl>
    <w:lvl w:ilvl="2" w:tplc="84D45D52" w:tentative="1">
      <w:start w:val="1"/>
      <w:numFmt w:val="bullet"/>
      <w:lvlText w:val=""/>
      <w:lvlJc w:val="left"/>
      <w:pPr>
        <w:tabs>
          <w:tab w:val="num" w:pos="2160"/>
        </w:tabs>
        <w:ind w:left="2160" w:hanging="360"/>
      </w:pPr>
      <w:rPr>
        <w:rFonts w:ascii="Wingdings" w:hAnsi="Wingdings" w:hint="default"/>
      </w:rPr>
    </w:lvl>
    <w:lvl w:ilvl="3" w:tplc="8124CB38" w:tentative="1">
      <w:start w:val="1"/>
      <w:numFmt w:val="bullet"/>
      <w:lvlText w:val=""/>
      <w:lvlJc w:val="left"/>
      <w:pPr>
        <w:tabs>
          <w:tab w:val="num" w:pos="2880"/>
        </w:tabs>
        <w:ind w:left="2880" w:hanging="360"/>
      </w:pPr>
      <w:rPr>
        <w:rFonts w:ascii="Wingdings" w:hAnsi="Wingdings" w:hint="default"/>
      </w:rPr>
    </w:lvl>
    <w:lvl w:ilvl="4" w:tplc="BF5CB636" w:tentative="1">
      <w:start w:val="1"/>
      <w:numFmt w:val="bullet"/>
      <w:lvlText w:val=""/>
      <w:lvlJc w:val="left"/>
      <w:pPr>
        <w:tabs>
          <w:tab w:val="num" w:pos="3600"/>
        </w:tabs>
        <w:ind w:left="3600" w:hanging="360"/>
      </w:pPr>
      <w:rPr>
        <w:rFonts w:ascii="Wingdings" w:hAnsi="Wingdings" w:hint="default"/>
      </w:rPr>
    </w:lvl>
    <w:lvl w:ilvl="5" w:tplc="E8186986" w:tentative="1">
      <w:start w:val="1"/>
      <w:numFmt w:val="bullet"/>
      <w:lvlText w:val=""/>
      <w:lvlJc w:val="left"/>
      <w:pPr>
        <w:tabs>
          <w:tab w:val="num" w:pos="4320"/>
        </w:tabs>
        <w:ind w:left="4320" w:hanging="360"/>
      </w:pPr>
      <w:rPr>
        <w:rFonts w:ascii="Wingdings" w:hAnsi="Wingdings" w:hint="default"/>
      </w:rPr>
    </w:lvl>
    <w:lvl w:ilvl="6" w:tplc="C8889444" w:tentative="1">
      <w:start w:val="1"/>
      <w:numFmt w:val="bullet"/>
      <w:lvlText w:val=""/>
      <w:lvlJc w:val="left"/>
      <w:pPr>
        <w:tabs>
          <w:tab w:val="num" w:pos="5040"/>
        </w:tabs>
        <w:ind w:left="5040" w:hanging="360"/>
      </w:pPr>
      <w:rPr>
        <w:rFonts w:ascii="Wingdings" w:hAnsi="Wingdings" w:hint="default"/>
      </w:rPr>
    </w:lvl>
    <w:lvl w:ilvl="7" w:tplc="9626D8F6" w:tentative="1">
      <w:start w:val="1"/>
      <w:numFmt w:val="bullet"/>
      <w:lvlText w:val=""/>
      <w:lvlJc w:val="left"/>
      <w:pPr>
        <w:tabs>
          <w:tab w:val="num" w:pos="5760"/>
        </w:tabs>
        <w:ind w:left="5760" w:hanging="360"/>
      </w:pPr>
      <w:rPr>
        <w:rFonts w:ascii="Wingdings" w:hAnsi="Wingdings" w:hint="default"/>
      </w:rPr>
    </w:lvl>
    <w:lvl w:ilvl="8" w:tplc="0622A274"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5"/>
  </w:num>
  <w:num w:numId="3">
    <w:abstractNumId w:val="3"/>
  </w:num>
  <w:num w:numId="4">
    <w:abstractNumId w:val="0"/>
  </w:num>
  <w:num w:numId="5">
    <w:abstractNumId w:val="7"/>
  </w:num>
  <w:num w:numId="6">
    <w:abstractNumId w:val="2"/>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fr-FR"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5ape9tap59zyevtvextt539a5fdzf5r2sv&quot;&gt;Thesis-Saved4&lt;record-ids&gt;&lt;item&gt;721&lt;/item&gt;&lt;item&gt;727&lt;/item&gt;&lt;item&gt;753&lt;/item&gt;&lt;item&gt;1160&lt;/item&gt;&lt;item&gt;1210&lt;/item&gt;&lt;item&gt;1264&lt;/item&gt;&lt;item&gt;1494&lt;/item&gt;&lt;item&gt;1496&lt;/item&gt;&lt;item&gt;1501&lt;/item&gt;&lt;item&gt;1502&lt;/item&gt;&lt;item&gt;1532&lt;/item&gt;&lt;item&gt;1533&lt;/item&gt;&lt;/record-ids&gt;&lt;/item&gt;&lt;/Libraries&gt;"/>
  </w:docVars>
  <w:rsids>
    <w:rsidRoot w:val="00892153"/>
    <w:rsid w:val="00000EE6"/>
    <w:rsid w:val="00003EDF"/>
    <w:rsid w:val="00013632"/>
    <w:rsid w:val="00022E41"/>
    <w:rsid w:val="000274EA"/>
    <w:rsid w:val="00034005"/>
    <w:rsid w:val="00070215"/>
    <w:rsid w:val="0007372D"/>
    <w:rsid w:val="00074812"/>
    <w:rsid w:val="000764F5"/>
    <w:rsid w:val="00085E68"/>
    <w:rsid w:val="00090037"/>
    <w:rsid w:val="00095464"/>
    <w:rsid w:val="00095C97"/>
    <w:rsid w:val="000B18D0"/>
    <w:rsid w:val="000B1B0D"/>
    <w:rsid w:val="000B3EE9"/>
    <w:rsid w:val="000B610F"/>
    <w:rsid w:val="000E2155"/>
    <w:rsid w:val="000E33E0"/>
    <w:rsid w:val="000E50E6"/>
    <w:rsid w:val="000F13A3"/>
    <w:rsid w:val="001138B9"/>
    <w:rsid w:val="00135B10"/>
    <w:rsid w:val="00135C88"/>
    <w:rsid w:val="00144FB5"/>
    <w:rsid w:val="0014585D"/>
    <w:rsid w:val="00146D13"/>
    <w:rsid w:val="00155B9E"/>
    <w:rsid w:val="00163915"/>
    <w:rsid w:val="00167016"/>
    <w:rsid w:val="00184C42"/>
    <w:rsid w:val="00190C52"/>
    <w:rsid w:val="00195FC4"/>
    <w:rsid w:val="001B0CA2"/>
    <w:rsid w:val="001B34F1"/>
    <w:rsid w:val="001C2202"/>
    <w:rsid w:val="001C2B82"/>
    <w:rsid w:val="001C50D2"/>
    <w:rsid w:val="001C6805"/>
    <w:rsid w:val="001D752A"/>
    <w:rsid w:val="001D79E1"/>
    <w:rsid w:val="001F3E6B"/>
    <w:rsid w:val="00200E2E"/>
    <w:rsid w:val="00212927"/>
    <w:rsid w:val="0021688C"/>
    <w:rsid w:val="00224A6C"/>
    <w:rsid w:val="00227CB3"/>
    <w:rsid w:val="0024105A"/>
    <w:rsid w:val="00241B8A"/>
    <w:rsid w:val="00242994"/>
    <w:rsid w:val="002569E5"/>
    <w:rsid w:val="00260724"/>
    <w:rsid w:val="002649F0"/>
    <w:rsid w:val="0026637C"/>
    <w:rsid w:val="0027181A"/>
    <w:rsid w:val="00296E53"/>
    <w:rsid w:val="002A1873"/>
    <w:rsid w:val="002A4277"/>
    <w:rsid w:val="002B7885"/>
    <w:rsid w:val="002D0C98"/>
    <w:rsid w:val="002D4624"/>
    <w:rsid w:val="002F230E"/>
    <w:rsid w:val="002F38D2"/>
    <w:rsid w:val="0030564B"/>
    <w:rsid w:val="00310EF5"/>
    <w:rsid w:val="003309EA"/>
    <w:rsid w:val="0033324F"/>
    <w:rsid w:val="00336756"/>
    <w:rsid w:val="003436E0"/>
    <w:rsid w:val="003464C5"/>
    <w:rsid w:val="003466A0"/>
    <w:rsid w:val="0036056C"/>
    <w:rsid w:val="00373177"/>
    <w:rsid w:val="00380A05"/>
    <w:rsid w:val="003822FE"/>
    <w:rsid w:val="003969C2"/>
    <w:rsid w:val="003A00CE"/>
    <w:rsid w:val="003C1FCE"/>
    <w:rsid w:val="003D3BFB"/>
    <w:rsid w:val="00416F9D"/>
    <w:rsid w:val="00421C0C"/>
    <w:rsid w:val="00433106"/>
    <w:rsid w:val="00440980"/>
    <w:rsid w:val="00452D83"/>
    <w:rsid w:val="004555D7"/>
    <w:rsid w:val="004700C7"/>
    <w:rsid w:val="004715AB"/>
    <w:rsid w:val="00482134"/>
    <w:rsid w:val="004902A8"/>
    <w:rsid w:val="004A63A5"/>
    <w:rsid w:val="004A63EA"/>
    <w:rsid w:val="004B34A8"/>
    <w:rsid w:val="004C2D4D"/>
    <w:rsid w:val="004D5640"/>
    <w:rsid w:val="004F2D4B"/>
    <w:rsid w:val="004F37AF"/>
    <w:rsid w:val="0051631C"/>
    <w:rsid w:val="005265F1"/>
    <w:rsid w:val="00546E25"/>
    <w:rsid w:val="00547B4F"/>
    <w:rsid w:val="00560DDB"/>
    <w:rsid w:val="00565C03"/>
    <w:rsid w:val="00567A86"/>
    <w:rsid w:val="005741D8"/>
    <w:rsid w:val="005765FA"/>
    <w:rsid w:val="0058520E"/>
    <w:rsid w:val="00590C36"/>
    <w:rsid w:val="005C0850"/>
    <w:rsid w:val="005C6318"/>
    <w:rsid w:val="005D434A"/>
    <w:rsid w:val="005F4E38"/>
    <w:rsid w:val="005F70C1"/>
    <w:rsid w:val="00616729"/>
    <w:rsid w:val="006367EE"/>
    <w:rsid w:val="0066296F"/>
    <w:rsid w:val="00665C2A"/>
    <w:rsid w:val="00696EC4"/>
    <w:rsid w:val="006A667B"/>
    <w:rsid w:val="006A78C9"/>
    <w:rsid w:val="006C3101"/>
    <w:rsid w:val="006E3160"/>
    <w:rsid w:val="006F0FD0"/>
    <w:rsid w:val="006F2210"/>
    <w:rsid w:val="007071D2"/>
    <w:rsid w:val="007513EB"/>
    <w:rsid w:val="0076292C"/>
    <w:rsid w:val="00785C99"/>
    <w:rsid w:val="0078628A"/>
    <w:rsid w:val="0079215B"/>
    <w:rsid w:val="00797DF2"/>
    <w:rsid w:val="007A5160"/>
    <w:rsid w:val="007B5F6D"/>
    <w:rsid w:val="007B6286"/>
    <w:rsid w:val="007C3CE3"/>
    <w:rsid w:val="007C4F4E"/>
    <w:rsid w:val="007D3C98"/>
    <w:rsid w:val="007D46EF"/>
    <w:rsid w:val="007E1891"/>
    <w:rsid w:val="007E2CA8"/>
    <w:rsid w:val="00812822"/>
    <w:rsid w:val="00821405"/>
    <w:rsid w:val="008278D5"/>
    <w:rsid w:val="0083094C"/>
    <w:rsid w:val="008334F0"/>
    <w:rsid w:val="00852016"/>
    <w:rsid w:val="00880BE3"/>
    <w:rsid w:val="0089032B"/>
    <w:rsid w:val="00892153"/>
    <w:rsid w:val="008E1573"/>
    <w:rsid w:val="008E41DE"/>
    <w:rsid w:val="008F1CD2"/>
    <w:rsid w:val="00905FA1"/>
    <w:rsid w:val="00915CED"/>
    <w:rsid w:val="00920E82"/>
    <w:rsid w:val="009450F9"/>
    <w:rsid w:val="009522FD"/>
    <w:rsid w:val="00954199"/>
    <w:rsid w:val="009627CF"/>
    <w:rsid w:val="00970C93"/>
    <w:rsid w:val="00971374"/>
    <w:rsid w:val="00972826"/>
    <w:rsid w:val="009739AF"/>
    <w:rsid w:val="0097700B"/>
    <w:rsid w:val="00991204"/>
    <w:rsid w:val="009A005C"/>
    <w:rsid w:val="009A3AED"/>
    <w:rsid w:val="009A4AA6"/>
    <w:rsid w:val="009B33FD"/>
    <w:rsid w:val="009C2340"/>
    <w:rsid w:val="009D0B32"/>
    <w:rsid w:val="009D4E88"/>
    <w:rsid w:val="009E037E"/>
    <w:rsid w:val="009E268B"/>
    <w:rsid w:val="009E4C52"/>
    <w:rsid w:val="009E63B6"/>
    <w:rsid w:val="00A06B35"/>
    <w:rsid w:val="00A1205F"/>
    <w:rsid w:val="00A2789D"/>
    <w:rsid w:val="00A44710"/>
    <w:rsid w:val="00A54762"/>
    <w:rsid w:val="00A7041E"/>
    <w:rsid w:val="00A71113"/>
    <w:rsid w:val="00A74C9E"/>
    <w:rsid w:val="00A91327"/>
    <w:rsid w:val="00A94BF6"/>
    <w:rsid w:val="00AA06B2"/>
    <w:rsid w:val="00AA1031"/>
    <w:rsid w:val="00AB027E"/>
    <w:rsid w:val="00AB3E14"/>
    <w:rsid w:val="00AB61A8"/>
    <w:rsid w:val="00AD2308"/>
    <w:rsid w:val="00B157B5"/>
    <w:rsid w:val="00B16106"/>
    <w:rsid w:val="00B23E2B"/>
    <w:rsid w:val="00B23E8B"/>
    <w:rsid w:val="00B24542"/>
    <w:rsid w:val="00B24EFC"/>
    <w:rsid w:val="00B355D0"/>
    <w:rsid w:val="00B43266"/>
    <w:rsid w:val="00B64918"/>
    <w:rsid w:val="00B7501E"/>
    <w:rsid w:val="00B96320"/>
    <w:rsid w:val="00BA07DE"/>
    <w:rsid w:val="00BA2AE9"/>
    <w:rsid w:val="00BD6D23"/>
    <w:rsid w:val="00BE65FF"/>
    <w:rsid w:val="00C02B18"/>
    <w:rsid w:val="00C16D32"/>
    <w:rsid w:val="00C26F61"/>
    <w:rsid w:val="00C301C2"/>
    <w:rsid w:val="00C353A7"/>
    <w:rsid w:val="00C444EA"/>
    <w:rsid w:val="00C44586"/>
    <w:rsid w:val="00C7296B"/>
    <w:rsid w:val="00C95116"/>
    <w:rsid w:val="00C96C35"/>
    <w:rsid w:val="00CA4CDB"/>
    <w:rsid w:val="00CB30D0"/>
    <w:rsid w:val="00CC1178"/>
    <w:rsid w:val="00CC703A"/>
    <w:rsid w:val="00CD6F83"/>
    <w:rsid w:val="00CE02BE"/>
    <w:rsid w:val="00CE68EC"/>
    <w:rsid w:val="00D03018"/>
    <w:rsid w:val="00D07FE2"/>
    <w:rsid w:val="00D14D5F"/>
    <w:rsid w:val="00D16CC8"/>
    <w:rsid w:val="00D17078"/>
    <w:rsid w:val="00D27123"/>
    <w:rsid w:val="00D337DD"/>
    <w:rsid w:val="00D36870"/>
    <w:rsid w:val="00D36C8B"/>
    <w:rsid w:val="00D36D8B"/>
    <w:rsid w:val="00D560F3"/>
    <w:rsid w:val="00D575E6"/>
    <w:rsid w:val="00D85B88"/>
    <w:rsid w:val="00D934AC"/>
    <w:rsid w:val="00DA5052"/>
    <w:rsid w:val="00DB0334"/>
    <w:rsid w:val="00DB4952"/>
    <w:rsid w:val="00DD286A"/>
    <w:rsid w:val="00DD6570"/>
    <w:rsid w:val="00DD79B2"/>
    <w:rsid w:val="00DE15E2"/>
    <w:rsid w:val="00E0259A"/>
    <w:rsid w:val="00E34595"/>
    <w:rsid w:val="00E36735"/>
    <w:rsid w:val="00E40E91"/>
    <w:rsid w:val="00E413CA"/>
    <w:rsid w:val="00E52A20"/>
    <w:rsid w:val="00E559D4"/>
    <w:rsid w:val="00E71D3C"/>
    <w:rsid w:val="00E81D05"/>
    <w:rsid w:val="00EA4224"/>
    <w:rsid w:val="00EA50DD"/>
    <w:rsid w:val="00EA7DF0"/>
    <w:rsid w:val="00EB37D6"/>
    <w:rsid w:val="00EB740C"/>
    <w:rsid w:val="00EC6560"/>
    <w:rsid w:val="00ED066F"/>
    <w:rsid w:val="00EE6BC0"/>
    <w:rsid w:val="00EE6C78"/>
    <w:rsid w:val="00F109EC"/>
    <w:rsid w:val="00F12DBC"/>
    <w:rsid w:val="00F35221"/>
    <w:rsid w:val="00FA2891"/>
    <w:rsid w:val="00FD36F7"/>
    <w:rsid w:val="00FE4245"/>
    <w:rsid w:val="00FF6F2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74F2E"/>
  <w15:chartTrackingRefBased/>
  <w15:docId w15:val="{F1C7773A-D30F-E244-88C2-D91F4069C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4821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6637C"/>
    <w:pPr>
      <w:autoSpaceDE w:val="0"/>
      <w:autoSpaceDN w:val="0"/>
      <w:adjustRightInd w:val="0"/>
      <w:spacing w:after="0" w:line="240" w:lineRule="auto"/>
    </w:pPr>
    <w:rPr>
      <w:rFonts w:ascii="Cambria" w:hAnsi="Cambria" w:cs="Cambria"/>
      <w:color w:val="000000"/>
      <w:sz w:val="24"/>
      <w:szCs w:val="24"/>
    </w:rPr>
  </w:style>
  <w:style w:type="character" w:styleId="Hyperlink">
    <w:name w:val="Hyperlink"/>
    <w:basedOn w:val="DefaultParagraphFont"/>
    <w:uiPriority w:val="99"/>
    <w:unhideWhenUsed/>
    <w:rsid w:val="004D5640"/>
    <w:rPr>
      <w:strike w:val="0"/>
      <w:dstrike w:val="0"/>
      <w:color w:val="0198D1"/>
      <w:u w:val="none"/>
      <w:effect w:val="none"/>
    </w:rPr>
  </w:style>
  <w:style w:type="paragraph" w:styleId="NormalWeb">
    <w:name w:val="Normal (Web)"/>
    <w:basedOn w:val="Normal"/>
    <w:uiPriority w:val="99"/>
    <w:semiHidden/>
    <w:unhideWhenUsed/>
    <w:rsid w:val="004D5640"/>
    <w:pPr>
      <w:spacing w:after="225" w:line="270" w:lineRule="atLeast"/>
    </w:pPr>
    <w:rPr>
      <w:rFonts w:ascii="Times New Roman" w:hAnsi="Times New Roman" w:cs="Times New Roman"/>
      <w:sz w:val="18"/>
      <w:szCs w:val="18"/>
      <w:lang w:eastAsia="en-GB"/>
    </w:rPr>
  </w:style>
  <w:style w:type="paragraph" w:customStyle="1" w:styleId="EndNoteBibliographyTitle">
    <w:name w:val="EndNote Bibliography Title"/>
    <w:basedOn w:val="Normal"/>
    <w:link w:val="EndNoteBibliographyTitleChar"/>
    <w:rsid w:val="00FA289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A2891"/>
    <w:rPr>
      <w:rFonts w:ascii="Calibri" w:hAnsi="Calibri"/>
      <w:noProof/>
      <w:lang w:val="en-US"/>
    </w:rPr>
  </w:style>
  <w:style w:type="paragraph" w:customStyle="1" w:styleId="EndNoteBibliography">
    <w:name w:val="EndNote Bibliography"/>
    <w:basedOn w:val="Normal"/>
    <w:link w:val="EndNoteBibliographyChar"/>
    <w:rsid w:val="00FA289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A2891"/>
    <w:rPr>
      <w:rFonts w:ascii="Calibri" w:hAnsi="Calibri"/>
      <w:noProof/>
      <w:lang w:val="en-US"/>
    </w:rPr>
  </w:style>
  <w:style w:type="table" w:styleId="TableGrid">
    <w:name w:val="Table Grid"/>
    <w:basedOn w:val="TableNormal"/>
    <w:uiPriority w:val="39"/>
    <w:rsid w:val="00A704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0EE6"/>
    <w:pPr>
      <w:ind w:left="720"/>
      <w:contextualSpacing/>
    </w:pPr>
  </w:style>
  <w:style w:type="paragraph" w:styleId="Header">
    <w:name w:val="header"/>
    <w:basedOn w:val="Normal"/>
    <w:link w:val="HeaderChar"/>
    <w:uiPriority w:val="99"/>
    <w:unhideWhenUsed/>
    <w:rsid w:val="001D79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79E1"/>
  </w:style>
  <w:style w:type="paragraph" w:styleId="Footer">
    <w:name w:val="footer"/>
    <w:basedOn w:val="Normal"/>
    <w:link w:val="FooterChar"/>
    <w:uiPriority w:val="99"/>
    <w:unhideWhenUsed/>
    <w:rsid w:val="001D79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79E1"/>
  </w:style>
  <w:style w:type="character" w:styleId="CommentReference">
    <w:name w:val="annotation reference"/>
    <w:basedOn w:val="DefaultParagraphFont"/>
    <w:uiPriority w:val="99"/>
    <w:semiHidden/>
    <w:unhideWhenUsed/>
    <w:rsid w:val="009627CF"/>
    <w:rPr>
      <w:sz w:val="16"/>
      <w:szCs w:val="16"/>
    </w:rPr>
  </w:style>
  <w:style w:type="paragraph" w:styleId="CommentText">
    <w:name w:val="annotation text"/>
    <w:basedOn w:val="Normal"/>
    <w:link w:val="CommentTextChar"/>
    <w:uiPriority w:val="99"/>
    <w:unhideWhenUsed/>
    <w:rsid w:val="009627CF"/>
    <w:pPr>
      <w:spacing w:line="240" w:lineRule="auto"/>
    </w:pPr>
    <w:rPr>
      <w:sz w:val="20"/>
      <w:szCs w:val="20"/>
    </w:rPr>
  </w:style>
  <w:style w:type="character" w:customStyle="1" w:styleId="CommentTextChar">
    <w:name w:val="Comment Text Char"/>
    <w:basedOn w:val="DefaultParagraphFont"/>
    <w:link w:val="CommentText"/>
    <w:uiPriority w:val="99"/>
    <w:rsid w:val="009627CF"/>
    <w:rPr>
      <w:sz w:val="20"/>
      <w:szCs w:val="20"/>
    </w:rPr>
  </w:style>
  <w:style w:type="paragraph" w:styleId="CommentSubject">
    <w:name w:val="annotation subject"/>
    <w:basedOn w:val="CommentText"/>
    <w:next w:val="CommentText"/>
    <w:link w:val="CommentSubjectChar"/>
    <w:uiPriority w:val="99"/>
    <w:semiHidden/>
    <w:unhideWhenUsed/>
    <w:rsid w:val="009627CF"/>
    <w:rPr>
      <w:b/>
      <w:bCs/>
    </w:rPr>
  </w:style>
  <w:style w:type="character" w:customStyle="1" w:styleId="CommentSubjectChar">
    <w:name w:val="Comment Subject Char"/>
    <w:basedOn w:val="CommentTextChar"/>
    <w:link w:val="CommentSubject"/>
    <w:uiPriority w:val="99"/>
    <w:semiHidden/>
    <w:rsid w:val="009627CF"/>
    <w:rPr>
      <w:b/>
      <w:bCs/>
      <w:sz w:val="20"/>
      <w:szCs w:val="20"/>
    </w:rPr>
  </w:style>
  <w:style w:type="paragraph" w:styleId="BalloonText">
    <w:name w:val="Balloon Text"/>
    <w:basedOn w:val="Normal"/>
    <w:link w:val="BalloonTextChar"/>
    <w:uiPriority w:val="99"/>
    <w:semiHidden/>
    <w:unhideWhenUsed/>
    <w:rsid w:val="009627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7CF"/>
    <w:rPr>
      <w:rFonts w:ascii="Segoe UI" w:hAnsi="Segoe UI" w:cs="Segoe UI"/>
      <w:sz w:val="18"/>
      <w:szCs w:val="18"/>
    </w:rPr>
  </w:style>
  <w:style w:type="paragraph" w:styleId="Revision">
    <w:name w:val="Revision"/>
    <w:hidden/>
    <w:uiPriority w:val="99"/>
    <w:semiHidden/>
    <w:rsid w:val="009627CF"/>
    <w:pPr>
      <w:spacing w:after="0" w:line="240" w:lineRule="auto"/>
    </w:pPr>
  </w:style>
  <w:style w:type="character" w:customStyle="1" w:styleId="Heading1Char">
    <w:name w:val="Heading 1 Char"/>
    <w:basedOn w:val="DefaultParagraphFont"/>
    <w:link w:val="Heading1"/>
    <w:uiPriority w:val="9"/>
    <w:rsid w:val="00482134"/>
    <w:rPr>
      <w:rFonts w:ascii="Times New Roman" w:eastAsia="Times New Roman" w:hAnsi="Times New Roman" w:cs="Times New Roman"/>
      <w:b/>
      <w:bCs/>
      <w:kern w:val="36"/>
      <w:sz w:val="48"/>
      <w:szCs w:val="48"/>
      <w:lang w:eastAsia="en-GB"/>
    </w:rPr>
  </w:style>
  <w:style w:type="character" w:customStyle="1" w:styleId="UnresolvedMention1">
    <w:name w:val="Unresolved Mention1"/>
    <w:basedOn w:val="DefaultParagraphFont"/>
    <w:uiPriority w:val="99"/>
    <w:semiHidden/>
    <w:unhideWhenUsed/>
    <w:rsid w:val="00095C97"/>
    <w:rPr>
      <w:color w:val="605E5C"/>
      <w:shd w:val="clear" w:color="auto" w:fill="E1DFDD"/>
    </w:rPr>
  </w:style>
  <w:style w:type="paragraph" w:styleId="EndnoteText">
    <w:name w:val="endnote text"/>
    <w:basedOn w:val="Normal"/>
    <w:link w:val="EndnoteTextChar"/>
    <w:uiPriority w:val="99"/>
    <w:semiHidden/>
    <w:unhideWhenUsed/>
    <w:rsid w:val="00590C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0C36"/>
    <w:rPr>
      <w:sz w:val="20"/>
      <w:szCs w:val="20"/>
    </w:rPr>
  </w:style>
  <w:style w:type="character" w:styleId="EndnoteReference">
    <w:name w:val="endnote reference"/>
    <w:basedOn w:val="DefaultParagraphFont"/>
    <w:uiPriority w:val="99"/>
    <w:semiHidden/>
    <w:unhideWhenUsed/>
    <w:rsid w:val="00590C36"/>
    <w:rPr>
      <w:vertAlign w:val="superscript"/>
    </w:rPr>
  </w:style>
  <w:style w:type="character" w:styleId="FollowedHyperlink">
    <w:name w:val="FollowedHyperlink"/>
    <w:basedOn w:val="DefaultParagraphFont"/>
    <w:uiPriority w:val="99"/>
    <w:semiHidden/>
    <w:unhideWhenUsed/>
    <w:rsid w:val="007A5160"/>
    <w:rPr>
      <w:color w:val="954F72" w:themeColor="followedHyperlink"/>
      <w:u w:val="single"/>
    </w:rPr>
  </w:style>
  <w:style w:type="character" w:customStyle="1" w:styleId="UnresolvedMention">
    <w:name w:val="Unresolved Mention"/>
    <w:basedOn w:val="DefaultParagraphFont"/>
    <w:uiPriority w:val="99"/>
    <w:semiHidden/>
    <w:unhideWhenUsed/>
    <w:rsid w:val="002168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005588">
      <w:bodyDiv w:val="1"/>
      <w:marLeft w:val="0"/>
      <w:marRight w:val="0"/>
      <w:marTop w:val="0"/>
      <w:marBottom w:val="0"/>
      <w:divBdr>
        <w:top w:val="none" w:sz="0" w:space="0" w:color="auto"/>
        <w:left w:val="none" w:sz="0" w:space="0" w:color="auto"/>
        <w:bottom w:val="none" w:sz="0" w:space="0" w:color="auto"/>
        <w:right w:val="none" w:sz="0" w:space="0" w:color="auto"/>
      </w:divBdr>
    </w:div>
    <w:div w:id="370106605">
      <w:bodyDiv w:val="1"/>
      <w:marLeft w:val="0"/>
      <w:marRight w:val="0"/>
      <w:marTop w:val="0"/>
      <w:marBottom w:val="0"/>
      <w:divBdr>
        <w:top w:val="none" w:sz="0" w:space="0" w:color="auto"/>
        <w:left w:val="none" w:sz="0" w:space="0" w:color="auto"/>
        <w:bottom w:val="none" w:sz="0" w:space="0" w:color="auto"/>
        <w:right w:val="none" w:sz="0" w:space="0" w:color="auto"/>
      </w:divBdr>
    </w:div>
    <w:div w:id="565267022">
      <w:bodyDiv w:val="1"/>
      <w:marLeft w:val="0"/>
      <w:marRight w:val="0"/>
      <w:marTop w:val="0"/>
      <w:marBottom w:val="0"/>
      <w:divBdr>
        <w:top w:val="none" w:sz="0" w:space="0" w:color="auto"/>
        <w:left w:val="none" w:sz="0" w:space="0" w:color="auto"/>
        <w:bottom w:val="none" w:sz="0" w:space="0" w:color="auto"/>
        <w:right w:val="none" w:sz="0" w:space="0" w:color="auto"/>
      </w:divBdr>
      <w:divsChild>
        <w:div w:id="596401354">
          <w:marLeft w:val="0"/>
          <w:marRight w:val="0"/>
          <w:marTop w:val="0"/>
          <w:marBottom w:val="0"/>
          <w:divBdr>
            <w:top w:val="none" w:sz="0" w:space="0" w:color="auto"/>
            <w:left w:val="none" w:sz="0" w:space="0" w:color="auto"/>
            <w:bottom w:val="none" w:sz="0" w:space="0" w:color="auto"/>
            <w:right w:val="none" w:sz="0" w:space="0" w:color="auto"/>
          </w:divBdr>
          <w:divsChild>
            <w:div w:id="2027363167">
              <w:marLeft w:val="0"/>
              <w:marRight w:val="0"/>
              <w:marTop w:val="0"/>
              <w:marBottom w:val="120"/>
              <w:divBdr>
                <w:top w:val="none" w:sz="0" w:space="0" w:color="auto"/>
                <w:left w:val="none" w:sz="0" w:space="0" w:color="auto"/>
                <w:bottom w:val="none" w:sz="0" w:space="0" w:color="auto"/>
                <w:right w:val="none" w:sz="0" w:space="0" w:color="auto"/>
              </w:divBdr>
            </w:div>
          </w:divsChild>
        </w:div>
        <w:div w:id="1196651716">
          <w:marLeft w:val="0"/>
          <w:marRight w:val="0"/>
          <w:marTop w:val="120"/>
          <w:marBottom w:val="120"/>
          <w:divBdr>
            <w:top w:val="none" w:sz="0" w:space="0" w:color="auto"/>
            <w:left w:val="none" w:sz="0" w:space="0" w:color="auto"/>
            <w:bottom w:val="none" w:sz="0" w:space="0" w:color="auto"/>
            <w:right w:val="none" w:sz="0" w:space="0" w:color="auto"/>
          </w:divBdr>
        </w:div>
      </w:divsChild>
    </w:div>
    <w:div w:id="763964664">
      <w:bodyDiv w:val="1"/>
      <w:marLeft w:val="0"/>
      <w:marRight w:val="0"/>
      <w:marTop w:val="0"/>
      <w:marBottom w:val="0"/>
      <w:divBdr>
        <w:top w:val="none" w:sz="0" w:space="0" w:color="auto"/>
        <w:left w:val="none" w:sz="0" w:space="0" w:color="auto"/>
        <w:bottom w:val="none" w:sz="0" w:space="0" w:color="auto"/>
        <w:right w:val="none" w:sz="0" w:space="0" w:color="auto"/>
      </w:divBdr>
    </w:div>
    <w:div w:id="815486267">
      <w:bodyDiv w:val="1"/>
      <w:marLeft w:val="0"/>
      <w:marRight w:val="0"/>
      <w:marTop w:val="0"/>
      <w:marBottom w:val="0"/>
      <w:divBdr>
        <w:top w:val="none" w:sz="0" w:space="0" w:color="auto"/>
        <w:left w:val="none" w:sz="0" w:space="0" w:color="auto"/>
        <w:bottom w:val="none" w:sz="0" w:space="0" w:color="auto"/>
        <w:right w:val="none" w:sz="0" w:space="0" w:color="auto"/>
      </w:divBdr>
    </w:div>
    <w:div w:id="898712273">
      <w:bodyDiv w:val="1"/>
      <w:marLeft w:val="0"/>
      <w:marRight w:val="0"/>
      <w:marTop w:val="0"/>
      <w:marBottom w:val="0"/>
      <w:divBdr>
        <w:top w:val="none" w:sz="0" w:space="0" w:color="auto"/>
        <w:left w:val="none" w:sz="0" w:space="0" w:color="auto"/>
        <w:bottom w:val="none" w:sz="0" w:space="0" w:color="auto"/>
        <w:right w:val="none" w:sz="0" w:space="0" w:color="auto"/>
      </w:divBdr>
    </w:div>
    <w:div w:id="965936605">
      <w:bodyDiv w:val="1"/>
      <w:marLeft w:val="0"/>
      <w:marRight w:val="0"/>
      <w:marTop w:val="0"/>
      <w:marBottom w:val="0"/>
      <w:divBdr>
        <w:top w:val="none" w:sz="0" w:space="0" w:color="auto"/>
        <w:left w:val="none" w:sz="0" w:space="0" w:color="auto"/>
        <w:bottom w:val="none" w:sz="0" w:space="0" w:color="auto"/>
        <w:right w:val="none" w:sz="0" w:space="0" w:color="auto"/>
      </w:divBdr>
    </w:div>
    <w:div w:id="1011177270">
      <w:bodyDiv w:val="1"/>
      <w:marLeft w:val="0"/>
      <w:marRight w:val="0"/>
      <w:marTop w:val="0"/>
      <w:marBottom w:val="0"/>
      <w:divBdr>
        <w:top w:val="none" w:sz="0" w:space="0" w:color="auto"/>
        <w:left w:val="none" w:sz="0" w:space="0" w:color="auto"/>
        <w:bottom w:val="none" w:sz="0" w:space="0" w:color="auto"/>
        <w:right w:val="none" w:sz="0" w:space="0" w:color="auto"/>
      </w:divBdr>
      <w:divsChild>
        <w:div w:id="1075514921">
          <w:marLeft w:val="0"/>
          <w:marRight w:val="0"/>
          <w:marTop w:val="0"/>
          <w:marBottom w:val="120"/>
          <w:divBdr>
            <w:top w:val="none" w:sz="0" w:space="0" w:color="auto"/>
            <w:left w:val="none" w:sz="0" w:space="0" w:color="auto"/>
            <w:bottom w:val="none" w:sz="0" w:space="0" w:color="auto"/>
            <w:right w:val="none" w:sz="0" w:space="0" w:color="auto"/>
          </w:divBdr>
          <w:divsChild>
            <w:div w:id="1931884369">
              <w:marLeft w:val="0"/>
              <w:marRight w:val="0"/>
              <w:marTop w:val="0"/>
              <w:marBottom w:val="0"/>
              <w:divBdr>
                <w:top w:val="none" w:sz="0" w:space="0" w:color="auto"/>
                <w:left w:val="none" w:sz="0" w:space="0" w:color="auto"/>
                <w:bottom w:val="none" w:sz="0" w:space="0" w:color="auto"/>
                <w:right w:val="none" w:sz="0" w:space="0" w:color="auto"/>
              </w:divBdr>
              <w:divsChild>
                <w:div w:id="1160577394">
                  <w:marLeft w:val="0"/>
                  <w:marRight w:val="0"/>
                  <w:marTop w:val="0"/>
                  <w:marBottom w:val="0"/>
                  <w:divBdr>
                    <w:top w:val="none" w:sz="0" w:space="0" w:color="auto"/>
                    <w:left w:val="none" w:sz="0" w:space="0" w:color="auto"/>
                    <w:bottom w:val="none" w:sz="0" w:space="0" w:color="auto"/>
                    <w:right w:val="none" w:sz="0" w:space="0" w:color="auto"/>
                  </w:divBdr>
                  <w:divsChild>
                    <w:div w:id="129263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6806318">
      <w:bodyDiv w:val="1"/>
      <w:marLeft w:val="0"/>
      <w:marRight w:val="0"/>
      <w:marTop w:val="0"/>
      <w:marBottom w:val="0"/>
      <w:divBdr>
        <w:top w:val="none" w:sz="0" w:space="0" w:color="auto"/>
        <w:left w:val="none" w:sz="0" w:space="0" w:color="auto"/>
        <w:bottom w:val="none" w:sz="0" w:space="0" w:color="auto"/>
        <w:right w:val="none" w:sz="0" w:space="0" w:color="auto"/>
      </w:divBdr>
    </w:div>
    <w:div w:id="1132137455">
      <w:bodyDiv w:val="1"/>
      <w:marLeft w:val="0"/>
      <w:marRight w:val="0"/>
      <w:marTop w:val="0"/>
      <w:marBottom w:val="0"/>
      <w:divBdr>
        <w:top w:val="none" w:sz="0" w:space="0" w:color="auto"/>
        <w:left w:val="none" w:sz="0" w:space="0" w:color="auto"/>
        <w:bottom w:val="none" w:sz="0" w:space="0" w:color="auto"/>
        <w:right w:val="none" w:sz="0" w:space="0" w:color="auto"/>
      </w:divBdr>
      <w:divsChild>
        <w:div w:id="230773971">
          <w:marLeft w:val="792"/>
          <w:marRight w:val="0"/>
          <w:marTop w:val="91"/>
          <w:marBottom w:val="0"/>
          <w:divBdr>
            <w:top w:val="none" w:sz="0" w:space="0" w:color="auto"/>
            <w:left w:val="none" w:sz="0" w:space="0" w:color="auto"/>
            <w:bottom w:val="none" w:sz="0" w:space="0" w:color="auto"/>
            <w:right w:val="none" w:sz="0" w:space="0" w:color="auto"/>
          </w:divBdr>
        </w:div>
        <w:div w:id="802692034">
          <w:marLeft w:val="360"/>
          <w:marRight w:val="0"/>
          <w:marTop w:val="106"/>
          <w:marBottom w:val="0"/>
          <w:divBdr>
            <w:top w:val="none" w:sz="0" w:space="0" w:color="auto"/>
            <w:left w:val="none" w:sz="0" w:space="0" w:color="auto"/>
            <w:bottom w:val="none" w:sz="0" w:space="0" w:color="auto"/>
            <w:right w:val="none" w:sz="0" w:space="0" w:color="auto"/>
          </w:divBdr>
        </w:div>
        <w:div w:id="1993294711">
          <w:marLeft w:val="792"/>
          <w:marRight w:val="0"/>
          <w:marTop w:val="91"/>
          <w:marBottom w:val="0"/>
          <w:divBdr>
            <w:top w:val="none" w:sz="0" w:space="0" w:color="auto"/>
            <w:left w:val="none" w:sz="0" w:space="0" w:color="auto"/>
            <w:bottom w:val="none" w:sz="0" w:space="0" w:color="auto"/>
            <w:right w:val="none" w:sz="0" w:space="0" w:color="auto"/>
          </w:divBdr>
        </w:div>
      </w:divsChild>
    </w:div>
    <w:div w:id="1324506509">
      <w:bodyDiv w:val="1"/>
      <w:marLeft w:val="0"/>
      <w:marRight w:val="0"/>
      <w:marTop w:val="0"/>
      <w:marBottom w:val="0"/>
      <w:divBdr>
        <w:top w:val="none" w:sz="0" w:space="0" w:color="auto"/>
        <w:left w:val="none" w:sz="0" w:space="0" w:color="auto"/>
        <w:bottom w:val="none" w:sz="0" w:space="0" w:color="auto"/>
        <w:right w:val="none" w:sz="0" w:space="0" w:color="auto"/>
      </w:divBdr>
    </w:div>
    <w:div w:id="1392581380">
      <w:bodyDiv w:val="1"/>
      <w:marLeft w:val="0"/>
      <w:marRight w:val="0"/>
      <w:marTop w:val="0"/>
      <w:marBottom w:val="0"/>
      <w:divBdr>
        <w:top w:val="none" w:sz="0" w:space="0" w:color="auto"/>
        <w:left w:val="none" w:sz="0" w:space="0" w:color="auto"/>
        <w:bottom w:val="none" w:sz="0" w:space="0" w:color="auto"/>
        <w:right w:val="none" w:sz="0" w:space="0" w:color="auto"/>
      </w:divBdr>
    </w:div>
    <w:div w:id="1515530100">
      <w:bodyDiv w:val="1"/>
      <w:marLeft w:val="0"/>
      <w:marRight w:val="0"/>
      <w:marTop w:val="0"/>
      <w:marBottom w:val="0"/>
      <w:divBdr>
        <w:top w:val="none" w:sz="0" w:space="0" w:color="auto"/>
        <w:left w:val="none" w:sz="0" w:space="0" w:color="auto"/>
        <w:bottom w:val="none" w:sz="0" w:space="0" w:color="auto"/>
        <w:right w:val="none" w:sz="0" w:space="0" w:color="auto"/>
      </w:divBdr>
    </w:div>
    <w:div w:id="1552956657">
      <w:bodyDiv w:val="1"/>
      <w:marLeft w:val="0"/>
      <w:marRight w:val="0"/>
      <w:marTop w:val="0"/>
      <w:marBottom w:val="0"/>
      <w:divBdr>
        <w:top w:val="none" w:sz="0" w:space="0" w:color="auto"/>
        <w:left w:val="none" w:sz="0" w:space="0" w:color="auto"/>
        <w:bottom w:val="none" w:sz="0" w:space="0" w:color="auto"/>
        <w:right w:val="none" w:sz="0" w:space="0" w:color="auto"/>
      </w:divBdr>
    </w:div>
    <w:div w:id="1852795656">
      <w:bodyDiv w:val="1"/>
      <w:marLeft w:val="0"/>
      <w:marRight w:val="0"/>
      <w:marTop w:val="0"/>
      <w:marBottom w:val="0"/>
      <w:divBdr>
        <w:top w:val="none" w:sz="0" w:space="0" w:color="auto"/>
        <w:left w:val="none" w:sz="0" w:space="0" w:color="auto"/>
        <w:bottom w:val="none" w:sz="0" w:space="0" w:color="auto"/>
        <w:right w:val="none" w:sz="0" w:space="0" w:color="auto"/>
      </w:divBdr>
    </w:div>
    <w:div w:id="1895238829">
      <w:bodyDiv w:val="1"/>
      <w:marLeft w:val="0"/>
      <w:marRight w:val="0"/>
      <w:marTop w:val="0"/>
      <w:marBottom w:val="0"/>
      <w:divBdr>
        <w:top w:val="none" w:sz="0" w:space="0" w:color="auto"/>
        <w:left w:val="none" w:sz="0" w:space="0" w:color="auto"/>
        <w:bottom w:val="none" w:sz="0" w:space="0" w:color="auto"/>
        <w:right w:val="none" w:sz="0" w:space="0" w:color="auto"/>
      </w:divBdr>
    </w:div>
    <w:div w:id="1933124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ew.quaife@lshtm.ac.uk" TargetMode="External"/><Relationship Id="rId13" Type="http://schemas.openxmlformats.org/officeDocument/2006/relationships/hyperlink" Target="http://programme.aids2018.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rogramme.aids2018.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gramme.aids2018.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programme.aids2018.org/" TargetMode="External"/><Relationship Id="rId4" Type="http://schemas.openxmlformats.org/officeDocument/2006/relationships/settings" Target="settings.xml"/><Relationship Id="rId9" Type="http://schemas.openxmlformats.org/officeDocument/2006/relationships/hyperlink" Target="http://programme.aids2018.org/" TargetMode="External"/><Relationship Id="rId14" Type="http://schemas.openxmlformats.org/officeDocument/2006/relationships/hyperlink" Target="http://programme.aids2018.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64CA1-A05A-4096-96C3-5E2401611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938</Words>
  <Characters>16751</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Quaife</dc:creator>
  <cp:keywords/>
  <dc:description/>
  <cp:lastModifiedBy>Matthew Quaife</cp:lastModifiedBy>
  <cp:revision>2</cp:revision>
  <dcterms:created xsi:type="dcterms:W3CDTF">2019-08-14T16:34:00Z</dcterms:created>
  <dcterms:modified xsi:type="dcterms:W3CDTF">2019-08-1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5d2886-a357-36b5-bb94-67cd26715451</vt:lpwstr>
  </property>
  <property fmtid="{D5CDD505-2E9C-101B-9397-08002B2CF9AE}" pid="4" name="Mendeley Citation Style_1">
    <vt:lpwstr>http://www.zotero.org/styles/ieee</vt:lpwstr>
  </property>
</Properties>
</file>